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6CF89" w14:textId="77777777" w:rsidR="006A7745" w:rsidRDefault="006A7745" w:rsidP="00C04C3A">
      <w:pPr>
        <w:tabs>
          <w:tab w:val="left" w:pos="720"/>
        </w:tabs>
        <w:spacing w:line="480" w:lineRule="auto"/>
        <w:jc w:val="center"/>
        <w:rPr>
          <w:rFonts w:asciiTheme="majorBidi" w:hAnsiTheme="majorBidi" w:cstheme="majorBidi"/>
          <w:b/>
          <w:bCs/>
          <w:color w:val="000000" w:themeColor="text1"/>
          <w:sz w:val="28"/>
          <w:szCs w:val="28"/>
        </w:rPr>
      </w:pPr>
      <w:r w:rsidRPr="006A7745">
        <w:rPr>
          <w:rFonts w:asciiTheme="majorBidi" w:hAnsiTheme="majorBidi" w:cstheme="majorBidi"/>
          <w:b/>
          <w:bCs/>
          <w:color w:val="000000" w:themeColor="text1"/>
          <w:sz w:val="28"/>
          <w:szCs w:val="28"/>
        </w:rPr>
        <w:t>Original Research Article</w:t>
      </w:r>
    </w:p>
    <w:p w14:paraId="56E14610" w14:textId="77777777" w:rsidR="006A7745" w:rsidRDefault="006A7745" w:rsidP="00C04C3A">
      <w:pPr>
        <w:tabs>
          <w:tab w:val="left" w:pos="720"/>
        </w:tabs>
        <w:spacing w:line="480" w:lineRule="auto"/>
        <w:jc w:val="center"/>
        <w:rPr>
          <w:rFonts w:asciiTheme="majorBidi" w:hAnsiTheme="majorBidi" w:cstheme="majorBidi"/>
          <w:b/>
          <w:bCs/>
          <w:color w:val="000000" w:themeColor="text1"/>
          <w:sz w:val="28"/>
          <w:szCs w:val="28"/>
        </w:rPr>
      </w:pPr>
    </w:p>
    <w:p w14:paraId="27292CD0" w14:textId="4D4478F6" w:rsidR="00FF233C" w:rsidRDefault="00332252" w:rsidP="00C04C3A">
      <w:pPr>
        <w:tabs>
          <w:tab w:val="left" w:pos="720"/>
        </w:tabs>
        <w:spacing w:line="480" w:lineRule="auto"/>
        <w:jc w:val="center"/>
        <w:rPr>
          <w:rFonts w:asciiTheme="majorBidi" w:hAnsiTheme="majorBidi" w:cstheme="majorBidi"/>
          <w:b/>
          <w:bCs/>
          <w:color w:val="000000" w:themeColor="text1"/>
          <w:sz w:val="28"/>
          <w:szCs w:val="28"/>
        </w:rPr>
      </w:pPr>
      <w:r w:rsidRPr="00C04C3A">
        <w:rPr>
          <w:rFonts w:asciiTheme="majorBidi" w:hAnsiTheme="majorBidi" w:cstheme="majorBidi"/>
          <w:b/>
          <w:bCs/>
          <w:color w:val="000000" w:themeColor="text1"/>
          <w:sz w:val="28"/>
          <w:szCs w:val="28"/>
        </w:rPr>
        <w:t>Assessing the Influence of Bagasse Ash as a Partial Cement and Fine Aggregate Substitute on the Concrete's Compressive Strength</w:t>
      </w:r>
    </w:p>
    <w:p w14:paraId="543C3692" w14:textId="77777777" w:rsidR="005E3C55" w:rsidRPr="00C04C3A" w:rsidRDefault="005E3C55" w:rsidP="00C04C3A">
      <w:pPr>
        <w:tabs>
          <w:tab w:val="left" w:pos="720"/>
        </w:tabs>
        <w:spacing w:line="480" w:lineRule="auto"/>
        <w:jc w:val="center"/>
        <w:rPr>
          <w:rFonts w:asciiTheme="majorBidi" w:hAnsiTheme="majorBidi" w:cstheme="majorBidi"/>
          <w:b/>
          <w:bCs/>
          <w:color w:val="000000" w:themeColor="text1"/>
          <w:sz w:val="28"/>
          <w:szCs w:val="28"/>
        </w:rPr>
      </w:pPr>
    </w:p>
    <w:p w14:paraId="732E2AA0" w14:textId="77777777" w:rsidR="003969F7" w:rsidRPr="00AB2DEA" w:rsidRDefault="003969F7" w:rsidP="003969F7">
      <w:pPr>
        <w:tabs>
          <w:tab w:val="left" w:pos="720"/>
        </w:tabs>
        <w:spacing w:line="480" w:lineRule="auto"/>
        <w:rPr>
          <w:rFonts w:asciiTheme="majorBidi" w:hAnsiTheme="majorBidi" w:cstheme="majorBidi"/>
          <w:b/>
          <w:bCs/>
          <w:color w:val="000000" w:themeColor="text1"/>
        </w:rPr>
      </w:pPr>
      <w:r w:rsidRPr="00AB2DEA">
        <w:rPr>
          <w:rFonts w:asciiTheme="majorBidi" w:hAnsiTheme="majorBidi" w:cstheme="majorBidi"/>
          <w:b/>
          <w:bCs/>
          <w:color w:val="000000" w:themeColor="text1"/>
        </w:rPr>
        <w:t>Abstract:</w:t>
      </w:r>
    </w:p>
    <w:p w14:paraId="4D262134" w14:textId="77777777" w:rsidR="003969F7" w:rsidRPr="00AB2DEA" w:rsidRDefault="00D10C96" w:rsidP="00D10C96">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color w:val="000000" w:themeColor="text1"/>
        </w:rPr>
        <w:t xml:space="preserve">Due to the use of natural sand and Portland cement, the production of concrete becomes costly and detrimental to the environment. The byproduct of the agro-industrial industry, sugarcane bagasse ash (BA), has been identified as a viable substitute due to its abundance and pozzolanic </w:t>
      </w:r>
      <w:proofErr w:type="spellStart"/>
      <w:r w:rsidRPr="00AB2DEA">
        <w:rPr>
          <w:rFonts w:asciiTheme="majorBidi" w:hAnsiTheme="majorBidi" w:cstheme="majorBidi"/>
          <w:color w:val="000000" w:themeColor="text1"/>
        </w:rPr>
        <w:t>nature.This</w:t>
      </w:r>
      <w:proofErr w:type="spellEnd"/>
      <w:r w:rsidRPr="00AB2DEA">
        <w:rPr>
          <w:rFonts w:asciiTheme="majorBidi" w:hAnsiTheme="majorBidi" w:cstheme="majorBidi"/>
          <w:color w:val="000000" w:themeColor="text1"/>
        </w:rPr>
        <w:t xml:space="preserve"> research investigates the pozzolanic effect of bagasse ash as a partial replacement of both cement (0–30%) and fine aggregate (0–100%) on the compressive strength of concrete. The experimental program developed five mixtures comprising a control and four with the varying dual replacement levels. Change of compressive strength was recorded during a 7 and 28 day cycle, and the specimens were in the shape of regular cylinders. </w:t>
      </w:r>
      <w:r w:rsidR="003969F7" w:rsidRPr="00AB2DEA">
        <w:rPr>
          <w:rFonts w:asciiTheme="majorBidi" w:hAnsiTheme="majorBidi" w:cstheme="majorBidi"/>
          <w:color w:val="000000" w:themeColor="text1"/>
        </w:rPr>
        <w:t>The results indicated a general decrease in strength with increasing BA replacement. The highest strength among BA mixes was achieved by the mix with 30% cement and 10% sand replacement, yet it represented a 35.2% reduction from the control. The strength reduction is attributed to the dilution of cementitious materials and insufficient pozzolanic activity from the BA. The optimal dual replacement level identified was 30% for cement and 10% for fine aggregate. Despite the compressive strength reductions, utilizing BA aligns with broader environmental benefits, reducing waste, conserving natural resources, and lowering carbon emissions, motivating its application in non-structural contexts.</w:t>
      </w:r>
    </w:p>
    <w:p w14:paraId="4AD4A314" w14:textId="77777777" w:rsidR="00FF233C" w:rsidRPr="00AB2DEA" w:rsidRDefault="001271CD" w:rsidP="001271CD">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Keywords:</w:t>
      </w:r>
      <w:r w:rsidRPr="00AB2DEA">
        <w:rPr>
          <w:rFonts w:asciiTheme="majorBidi" w:hAnsiTheme="majorBidi" w:cstheme="majorBidi"/>
          <w:color w:val="000000" w:themeColor="text1"/>
        </w:rPr>
        <w:t xml:space="preserve"> Bagass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Ash, Partial</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Replacement, Compressiv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Strength, Fine</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Aggregate, Cementitious</w:t>
      </w:r>
      <w:r w:rsidR="006B35F6"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Material, Sustainable</w:t>
      </w:r>
      <w:r w:rsidR="006B35F6" w:rsidRPr="00AB2DEA">
        <w:rPr>
          <w:rFonts w:asciiTheme="majorBidi" w:hAnsiTheme="majorBidi" w:cstheme="majorBidi"/>
          <w:color w:val="000000" w:themeColor="text1"/>
        </w:rPr>
        <w:t xml:space="preserve"> Concrete</w:t>
      </w:r>
    </w:p>
    <w:p w14:paraId="5A811247" w14:textId="77777777" w:rsidR="00152642" w:rsidRPr="00AB2DEA" w:rsidRDefault="000E65CF" w:rsidP="000E65CF">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lastRenderedPageBreak/>
        <w:t xml:space="preserve">1. Introduction </w:t>
      </w:r>
    </w:p>
    <w:p w14:paraId="24A709BB" w14:textId="77777777" w:rsidR="00474052" w:rsidRPr="00AB2DEA" w:rsidRDefault="00152642" w:rsidP="00474052">
      <w:pPr>
        <w:tabs>
          <w:tab w:val="left" w:pos="720"/>
        </w:tabs>
        <w:spacing w:line="480" w:lineRule="auto"/>
        <w:jc w:val="both"/>
        <w:rPr>
          <w:rFonts w:asciiTheme="majorBidi" w:hAnsiTheme="majorBidi" w:cstheme="majorBidi"/>
          <w:color w:val="000000" w:themeColor="text1"/>
        </w:rPr>
      </w:pPr>
      <w:commentRangeStart w:id="0"/>
      <w:r w:rsidRPr="00AB2DEA">
        <w:rPr>
          <w:rFonts w:asciiTheme="majorBidi" w:hAnsiTheme="majorBidi" w:cstheme="majorBidi"/>
          <w:color w:val="000000" w:themeColor="text1"/>
        </w:rPr>
        <w:t>Concrete has extensively developed as the most widely used construction material globally, but its production relies heavily on Portland cement and natural sand, contributing to environmental degradation and high costs</w:t>
      </w:r>
      <w:commentRangeStart w:id="1"/>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E37DA6" w:rsidRPr="00AB2DEA">
        <w:rPr>
          <w:rFonts w:asciiTheme="majorBidi" w:hAnsiTheme="majorBidi" w:cstheme="majorBidi"/>
          <w:color w:val="000000" w:themeColor="text1"/>
        </w:rPr>
        <w:fldChar w:fldCharType="begin" w:fldLock="1"/>
      </w:r>
      <w:r w:rsidR="00E37DA6"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AB2DEA">
        <w:rPr>
          <w:rFonts w:asciiTheme="majorBidi" w:hAnsiTheme="majorBidi" w:cstheme="majorBidi"/>
          <w:color w:val="000000" w:themeColor="text1"/>
        </w:rPr>
        <w:fldChar w:fldCharType="separate"/>
      </w:r>
      <w:r w:rsidR="00E37DA6" w:rsidRPr="00AB2DEA">
        <w:rPr>
          <w:rFonts w:asciiTheme="majorBidi" w:hAnsiTheme="majorBidi" w:cstheme="majorBidi"/>
          <w:noProof/>
          <w:color w:val="000000" w:themeColor="text1"/>
        </w:rPr>
        <w:t>(Loganayagan, Mohan, and Dhivyabharathi 2021)</w:t>
      </w:r>
      <w:r w:rsidR="00E37DA6"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7A5678">
        <w:rPr>
          <w:rFonts w:asciiTheme="majorBidi" w:hAnsiTheme="majorBidi" w:cstheme="majorBidi"/>
          <w:color w:val="000000" w:themeColor="text1"/>
        </w:rPr>
        <w:t xml:space="preserve"> (</w:t>
      </w:r>
      <w:r w:rsidR="007A5678" w:rsidRPr="006C3BBE">
        <w:rPr>
          <w:rFonts w:asciiTheme="majorBidi" w:hAnsiTheme="majorBidi" w:cstheme="majorBidi"/>
          <w:noProof/>
          <w:color w:val="000000" w:themeColor="text1"/>
        </w:rPr>
        <w:t>Hasrat</w:t>
      </w:r>
      <w:r w:rsidR="007A5678">
        <w:rPr>
          <w:rFonts w:asciiTheme="majorBidi" w:hAnsiTheme="majorBidi" w:cstheme="majorBidi"/>
          <w:noProof/>
          <w:color w:val="000000" w:themeColor="text1"/>
        </w:rPr>
        <w:t xml:space="preserve"> et al., 2025</w:t>
      </w:r>
      <w:r w:rsidR="007A5678">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commentRangeEnd w:id="1"/>
      <w:r w:rsidR="004128A3">
        <w:rPr>
          <w:rStyle w:val="CommentReference"/>
        </w:rPr>
        <w:commentReference w:id="1"/>
      </w:r>
      <w:r w:rsidRPr="00AB2DEA">
        <w:rPr>
          <w:rFonts w:asciiTheme="majorBidi" w:hAnsiTheme="majorBidi" w:cstheme="majorBidi"/>
          <w:color w:val="000000" w:themeColor="text1"/>
        </w:rPr>
        <w:t>The global demand for cement is a significant contributor to environmental degradation due to its high carbon footprint, with cement production alone accounting for approximately 7–8% of global CO₂ emissions</w:t>
      </w:r>
      <w:commentRangeStart w:id="3"/>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C800EF"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commentRangeEnd w:id="3"/>
      <w:r w:rsidR="004128A3">
        <w:rPr>
          <w:rStyle w:val="CommentReference"/>
        </w:rPr>
        <w:commentReference w:id="3"/>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Sugarcane bagasse ash (BA), an agro-industrial by-product from sugar production, has emerged as a sustainable alternative due to its pozzolanic properties and large-scale availability in sugar-processing regions</w:t>
      </w:r>
      <w:r w:rsidR="00E02B12" w:rsidRPr="00AB2DEA">
        <w:rPr>
          <w:rFonts w:asciiTheme="majorBidi" w:hAnsiTheme="majorBidi" w:cstheme="majorBidi"/>
          <w:color w:val="000000" w:themeColor="text1"/>
        </w:rPr>
        <w:fldChar w:fldCharType="begin" w:fldLock="1"/>
      </w:r>
      <w:r w:rsidR="00E02B12" w:rsidRPr="00AB2DEA">
        <w:rPr>
          <w:rFonts w:asciiTheme="majorBidi" w:hAnsiTheme="majorBidi" w:cstheme="majorBidi"/>
          <w:color w:val="000000" w:themeColor="text1"/>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AB2DEA">
        <w:rPr>
          <w:rFonts w:asciiTheme="majorBidi" w:hAnsiTheme="majorBidi" w:cstheme="majorBidi"/>
          <w:color w:val="000000" w:themeColor="text1"/>
        </w:rPr>
        <w:fldChar w:fldCharType="separate"/>
      </w:r>
      <w:r w:rsidR="00E02B12" w:rsidRPr="00AB2DEA">
        <w:rPr>
          <w:rFonts w:asciiTheme="majorBidi" w:hAnsiTheme="majorBidi" w:cstheme="majorBidi"/>
          <w:noProof/>
          <w:color w:val="000000" w:themeColor="text1"/>
        </w:rPr>
        <w:t>(Kunchariyakun, Asavapisit, and Sinyoung 2018)</w:t>
      </w:r>
      <w:r w:rsidR="00E02B12"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 xml:space="preserve">. </w:t>
      </w:r>
      <w:r w:rsidR="0068146D" w:rsidRPr="00AB2DEA">
        <w:rPr>
          <w:rFonts w:asciiTheme="majorBidi" w:eastAsia="Calibri" w:hAnsiTheme="majorBidi" w:cstheme="majorBidi"/>
          <w:color w:val="000000" w:themeColor="text1"/>
        </w:rPr>
        <w:t xml:space="preserve">BA is comprised predominantly of </w:t>
      </w:r>
      <w:proofErr w:type="spellStart"/>
      <w:r w:rsidR="0068146D" w:rsidRPr="00AB2DEA">
        <w:rPr>
          <w:rFonts w:asciiTheme="majorBidi" w:eastAsia="Calibri" w:hAnsiTheme="majorBidi" w:cstheme="majorBidi"/>
          <w:color w:val="000000" w:themeColor="text1"/>
        </w:rPr>
        <w:t>SiO</w:t>
      </w:r>
      <w:proofErr w:type="spellEnd"/>
      <w:r w:rsidR="0068146D" w:rsidRPr="00AB2DEA">
        <w:rPr>
          <w:rFonts w:asciiTheme="majorBidi" w:eastAsia="Calibri" w:hAnsiTheme="majorBidi" w:cstheme="majorBidi"/>
          <w:color w:val="000000" w:themeColor="text1"/>
        </w:rPr>
        <w:t xml:space="preserve">₂ (65%), </w:t>
      </w:r>
      <w:proofErr w:type="spellStart"/>
      <w:r w:rsidR="0068146D" w:rsidRPr="00AB2DEA">
        <w:rPr>
          <w:rFonts w:asciiTheme="majorBidi" w:eastAsia="Calibri" w:hAnsiTheme="majorBidi" w:cstheme="majorBidi"/>
          <w:color w:val="000000" w:themeColor="text1"/>
        </w:rPr>
        <w:t>Al₂O</w:t>
      </w:r>
      <w:proofErr w:type="spellEnd"/>
      <w:r w:rsidR="0068146D" w:rsidRPr="00AB2DEA">
        <w:rPr>
          <w:rFonts w:asciiTheme="majorBidi" w:eastAsia="Calibri" w:hAnsiTheme="majorBidi" w:cstheme="majorBidi"/>
          <w:color w:val="000000" w:themeColor="text1"/>
        </w:rPr>
        <w:t xml:space="preserve">₃ (3.95%), and </w:t>
      </w:r>
      <w:proofErr w:type="spellStart"/>
      <w:r w:rsidR="0068146D" w:rsidRPr="00AB2DEA">
        <w:rPr>
          <w:rFonts w:asciiTheme="majorBidi" w:eastAsia="Calibri" w:hAnsiTheme="majorBidi" w:cstheme="majorBidi"/>
          <w:color w:val="000000" w:themeColor="text1"/>
        </w:rPr>
        <w:t>Fe₂O</w:t>
      </w:r>
      <w:proofErr w:type="spellEnd"/>
      <w:r w:rsidR="0068146D" w:rsidRPr="00AB2DEA">
        <w:rPr>
          <w:rFonts w:asciiTheme="majorBidi" w:eastAsia="Calibri" w:hAnsiTheme="majorBidi" w:cstheme="majorBidi"/>
          <w:color w:val="000000" w:themeColor="text1"/>
        </w:rPr>
        <w:t xml:space="preserve">₃ (9.17%), which makes it suitable for use in the manufacture of concret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emconcomp.2017.03.011","ISSN":"09589465","abstract":"The aim of this study was to evaluate the influence of sugarcane industrial ash (SCIA) on mechanical properties of interfacial transition zone (ITZ) between aggregates and cementitious matrix by nanoindentation technical analysis. The sugarcane biomass (agroindustrial by-product) was used for generation of electricity by burning in a cogeneration power system. The results of nanoindentation analyses showed that the ITZ thickness varied significantly with the water/binder ratio. Each formulation used different water and binder ratio, with the inclusion of 20% silica fume (SF) or SCIA. In fact, the mineral additions caused a reduction of the thickness of the matrix-aggregate ITZ, and consequently increased the values of the indentation modulus and hardness in relation to aggregate-matrix interface of the reference concrete.","author":[{"dropping-particle":"","family":"Rossignolo","given":"João Adriano","non-dropping-particle":"","parse-names":false,"suffix":""},{"dropping-particle":"","family":"Rodrigues","given":"Michelle Santos","non-dropping-particle":"","parse-names":false,"suffix":""},{"dropping-particle":"","family":"Frias","given":"Moises","non-dropping-particle":"","parse-names":false,"suffix":""},{"dropping-particle":"","family":"Santos","given":"Sérgio Francisco","non-dropping-particle":"","parse-names":false,"suffix":""},{"dropping-particle":"","family":"Junior","given":"Holmer Savastano","non-dropping-particle":"","parse-names":false,"suffix":""}],"container-title":"Cement and Concrete Composites","id":"ITEM-1","issued":{"date-parts":[["2017"]]},"page":"157-167","title":"Improved interfacial transition zone between aggregate-cementitious matrix by addition sugarcane industrial ash","type":"article-journal","volume":"80"},"uris":["http://www.mendeley.com/documents/?uuid=b49b1b26-04e4-46e5-a575-33e496ad11ec"]}],"mendeley":{"formattedCitation":"(João Adriano Rossignolo et al. 2017)","plainTextFormattedCitation":"(João Adriano Rossignolo et al. 2017)","previouslyFormattedCitation":"(João Adriano Rossignolo et al. 2017)"},"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oão Adriano Rossignolo et al. 2017)</w:t>
      </w:r>
      <w:r w:rsidR="004D1006"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 xml:space="preserve">. </w:t>
      </w:r>
      <w:r w:rsidR="005A47BE" w:rsidRPr="00AB2DEA">
        <w:rPr>
          <w:rFonts w:asciiTheme="majorBidi" w:hAnsiTheme="majorBidi" w:cstheme="majorBidi"/>
          <w:color w:val="000000" w:themeColor="text1"/>
        </w:rPr>
        <w:t>The use of BA in concrete is an example of waste valorization and aligns with the principles of circular economy, and simultaneously resolves environmental and resource issues</w:t>
      </w:r>
      <w:r w:rsidRPr="00AB2DEA">
        <w:rPr>
          <w:rFonts w:asciiTheme="majorBidi" w:hAnsiTheme="majorBidi" w:cstheme="majorBidi"/>
          <w:color w:val="000000" w:themeColor="text1"/>
        </w:rPr>
        <w:t xml:space="preserve">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00721017" w:rsidRPr="00AB2DEA">
        <w:rPr>
          <w:rFonts w:asciiTheme="majorBidi" w:hAnsiTheme="majorBidi" w:cstheme="majorBidi"/>
          <w:color w:val="000000" w:themeColor="text1"/>
        </w:rPr>
        <w:fldChar w:fldCharType="begin" w:fldLock="1"/>
      </w:r>
      <w:r w:rsidR="00721017" w:rsidRPr="00AB2DEA">
        <w:rPr>
          <w:rFonts w:asciiTheme="majorBidi" w:hAnsiTheme="majorBidi" w:cstheme="majorBidi"/>
          <w:color w:val="000000" w:themeColor="text1"/>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AB2DEA">
        <w:rPr>
          <w:rFonts w:asciiTheme="majorBidi" w:hAnsiTheme="majorBidi" w:cstheme="majorBidi"/>
          <w:color w:val="000000" w:themeColor="text1"/>
        </w:rPr>
        <w:fldChar w:fldCharType="separate"/>
      </w:r>
      <w:r w:rsidR="00721017" w:rsidRPr="00AB2DEA">
        <w:rPr>
          <w:rFonts w:asciiTheme="majorBidi" w:hAnsiTheme="majorBidi" w:cstheme="majorBidi"/>
          <w:noProof/>
          <w:color w:val="000000" w:themeColor="text1"/>
        </w:rPr>
        <w:t>(Nangulama and Rimoy 2025)</w:t>
      </w:r>
      <w:r w:rsidR="00721017"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AB2DEA">
        <w:rPr>
          <w:rFonts w:ascii="Cambria Math" w:hAnsi="Cambria Math" w:cs="Cambria Math"/>
          <w:color w:val="000000" w:themeColor="text1"/>
        </w:rPr>
        <w:instrText>∼</w:instrText>
      </w:r>
      <w:r w:rsidR="00C65A23" w:rsidRPr="00AB2DEA">
        <w:rPr>
          <w:rFonts w:asciiTheme="majorBidi" w:hAnsiTheme="majorBidi" w:cstheme="majorBidi"/>
          <w:color w:val="000000" w:themeColor="text1"/>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Setayesh Gar, Suresh, and Bindiganavile 2017)</w:t>
      </w:r>
      <w:r w:rsidR="00C65A23"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552ECF" w:rsidRPr="00AB2DEA">
        <w:rPr>
          <w:rFonts w:asciiTheme="majorBidi" w:hAnsiTheme="majorBidi" w:cstheme="majorBidi"/>
          <w:color w:val="000000" w:themeColor="text1"/>
        </w:rPr>
        <w:t>Based on the</w:t>
      </w:r>
      <w:r w:rsidR="00743243" w:rsidRPr="00AB2DEA">
        <w:rPr>
          <w:rFonts w:asciiTheme="majorBidi" w:hAnsiTheme="majorBidi" w:cstheme="majorBidi"/>
          <w:color w:val="000000" w:themeColor="text1"/>
        </w:rPr>
        <w:t xml:space="preserve"> studies, BA has the potential to cut CO₂ emissions by 94 kilotons when utilized as a cement substitute</w:t>
      </w:r>
      <w:r w:rsidRPr="00AB2DEA">
        <w:rPr>
          <w:rFonts w:asciiTheme="majorBidi" w:hAnsiTheme="majorBidi" w:cstheme="majorBidi"/>
          <w:color w:val="000000" w:themeColor="text1"/>
        </w:rPr>
        <w:t xml:space="preserve"> </w:t>
      </w:r>
      <w:r w:rsidR="00C800EF"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Pr="00AB2DEA">
        <w:rPr>
          <w:rFonts w:asciiTheme="majorBidi" w:hAnsiTheme="majorBidi" w:cstheme="majorBidi"/>
          <w:b/>
          <w:bCs/>
          <w:color w:val="000000" w:themeColor="text1"/>
        </w:rPr>
        <w:t xml:space="preserve"> </w:t>
      </w:r>
      <w:r w:rsidR="0068146D" w:rsidRPr="00AB2DEA">
        <w:rPr>
          <w:rFonts w:asciiTheme="majorBidi" w:hAnsiTheme="majorBidi" w:cstheme="majorBidi"/>
          <w:color w:val="000000" w:themeColor="text1"/>
        </w:rPr>
        <w:t xml:space="preserve">as well as reduce the production cost by 20%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Loganayagan, Mohan, and Dhivyabharathi 2021)</w:t>
      </w:r>
      <w:r w:rsidR="002F1909" w:rsidRPr="00AB2DEA">
        <w:rPr>
          <w:rFonts w:asciiTheme="majorBidi" w:hAnsiTheme="majorBidi" w:cstheme="majorBidi"/>
          <w:color w:val="000000" w:themeColor="text1"/>
        </w:rPr>
        <w:fldChar w:fldCharType="end"/>
      </w:r>
      <w:r w:rsidR="001000CB"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851DA2" w:rsidRPr="00AB2DEA">
        <w:rPr>
          <w:rFonts w:asciiTheme="majorBidi" w:hAnsiTheme="majorBidi" w:cstheme="majorBidi"/>
          <w:color w:val="000000" w:themeColor="text1"/>
        </w:rPr>
        <w:t xml:space="preserve">In addition to this, the use of BA in concrete has the added advantage of aiding in the disposal of waste produced by the sugar industries and reduces the exploitation of sand and cement </w:t>
      </w:r>
      <w:r w:rsidR="00090B72"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Lourdu and Ali 2023)</w:t>
      </w:r>
      <w:r w:rsidR="00E47FD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w:t>
      </w:r>
    </w:p>
    <w:p w14:paraId="372D1FE7" w14:textId="77777777" w:rsidR="00FE3FC6" w:rsidRPr="00AB2DEA" w:rsidRDefault="006B39B2" w:rsidP="00810AC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r>
      <w:r w:rsidR="00687AA4" w:rsidRPr="00AB2DEA">
        <w:rPr>
          <w:rFonts w:asciiTheme="majorBidi" w:hAnsiTheme="majorBidi" w:cstheme="majorBidi"/>
          <w:color w:val="000000" w:themeColor="text1"/>
        </w:rPr>
        <w:t>From</w:t>
      </w:r>
      <w:r w:rsidR="0009068A" w:rsidRPr="00AB2DEA">
        <w:rPr>
          <w:rFonts w:asciiTheme="majorBidi" w:hAnsiTheme="majorBidi" w:cstheme="majorBidi"/>
          <w:color w:val="000000" w:themeColor="text1"/>
        </w:rPr>
        <w:t xml:space="preserve"> an</w:t>
      </w:r>
      <w:r w:rsidR="00687AA4" w:rsidRPr="00AB2DEA">
        <w:rPr>
          <w:rFonts w:asciiTheme="majorBidi" w:hAnsiTheme="majorBidi" w:cstheme="majorBidi"/>
          <w:color w:val="000000" w:themeColor="text1"/>
        </w:rPr>
        <w:t xml:space="preserve"> environmental Point of view, </w:t>
      </w:r>
      <w:r w:rsidR="00474052" w:rsidRPr="00AB2DEA">
        <w:rPr>
          <w:rFonts w:asciiTheme="majorBidi" w:hAnsiTheme="majorBidi" w:cstheme="majorBidi"/>
          <w:color w:val="000000" w:themeColor="text1"/>
        </w:rPr>
        <w:t>The production of concrete is associated with significant depletion of global sustainability resources as well as emissions of CO₂</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Alvarenga and Cordeiro 2024)</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agadesh, Ramachandramurthy, and Murugesan 2018)</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França et al. 2023)</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 xml:space="preserve">. As per estimates, manufacturing of cement releases roughly 820 kg equivalent CO₂ for every ton of cement manufactured, </w:t>
      </w:r>
      <w:proofErr w:type="spellStart"/>
      <w:r w:rsidR="00474052" w:rsidRPr="00AB2DEA">
        <w:rPr>
          <w:rFonts w:asciiTheme="majorBidi" w:hAnsiTheme="majorBidi" w:cstheme="majorBidi"/>
          <w:color w:val="000000" w:themeColor="text1"/>
        </w:rPr>
        <w:t>whileThe</w:t>
      </w:r>
      <w:proofErr w:type="spellEnd"/>
      <w:r w:rsidR="00474052" w:rsidRPr="00AB2DEA">
        <w:rPr>
          <w:rFonts w:asciiTheme="majorBidi" w:hAnsiTheme="majorBidi" w:cstheme="majorBidi"/>
          <w:color w:val="000000" w:themeColor="text1"/>
        </w:rPr>
        <w:t xml:space="preserve"> practice of sand mining is equally destructive, resulting in ecosystem disruption </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 xml:space="preserve">(Chindaprasirt </w:t>
      </w:r>
      <w:r w:rsidR="00474052" w:rsidRPr="00AB2DEA">
        <w:rPr>
          <w:rFonts w:asciiTheme="majorBidi" w:hAnsiTheme="majorBidi" w:cstheme="majorBidi"/>
          <w:color w:val="000000" w:themeColor="text1"/>
        </w:rPr>
        <w:lastRenderedPageBreak/>
        <w:t>et al.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França et al. 2023)</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 xml:space="preserve">.The heavy reliance of the construction sector on these materials is alarming, and calls for the development of structural alternatives with minimization of adverse impact on the environment </w:t>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ha, Sachan, and Singh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Jahanzaib Khalil, Aslam, and Ahmad 2021)</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fldChar w:fldCharType="begin" w:fldLock="1"/>
      </w:r>
      <w:r w:rsidR="00474052"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474052" w:rsidRPr="00AB2DEA">
        <w:rPr>
          <w:rFonts w:asciiTheme="majorBidi" w:hAnsiTheme="majorBidi" w:cstheme="majorBidi"/>
          <w:color w:val="000000" w:themeColor="text1"/>
        </w:rPr>
        <w:fldChar w:fldCharType="separate"/>
      </w:r>
      <w:r w:rsidR="00474052" w:rsidRPr="00AB2DEA">
        <w:rPr>
          <w:rFonts w:asciiTheme="majorBidi" w:hAnsiTheme="majorBidi" w:cstheme="majorBidi"/>
          <w:color w:val="000000" w:themeColor="text1"/>
        </w:rPr>
        <w:t>(Yogitha, Karthikeyan, and Muni Reddy 2020)</w:t>
      </w:r>
      <w:r w:rsidR="00474052" w:rsidRPr="00AB2DEA">
        <w:rPr>
          <w:rFonts w:asciiTheme="majorBidi" w:hAnsiTheme="majorBidi" w:cstheme="majorBidi"/>
          <w:color w:val="000000" w:themeColor="text1"/>
        </w:rPr>
        <w:fldChar w:fldCharType="end"/>
      </w:r>
      <w:r w:rsidR="00474052"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BA, often landfilled as waste, presents an opportunity for repurposing in concrete, potentially reducing CO₂ emissions by up to 20% </w:t>
      </w:r>
      <w:r w:rsidR="00192E2E" w:rsidRPr="00AB2DEA">
        <w:rPr>
          <w:rFonts w:asciiTheme="majorBidi" w:hAnsiTheme="majorBidi" w:cstheme="majorBidi"/>
          <w:color w:val="000000" w:themeColor="text1"/>
        </w:rPr>
        <w:fldChar w:fldCharType="begin" w:fldLock="1"/>
      </w:r>
      <w:r w:rsidR="00192E2E" w:rsidRPr="00AB2DEA">
        <w:rPr>
          <w:rFonts w:asciiTheme="majorBidi" w:hAnsiTheme="majorBidi" w:cstheme="majorBidi"/>
          <w:color w:val="000000" w:themeColor="text1"/>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AB2DEA">
        <w:rPr>
          <w:rFonts w:asciiTheme="majorBidi" w:hAnsiTheme="majorBidi" w:cstheme="majorBidi"/>
          <w:color w:val="000000" w:themeColor="text1"/>
        </w:rPr>
        <w:fldChar w:fldCharType="separate"/>
      </w:r>
      <w:r w:rsidR="00192E2E" w:rsidRPr="00AB2DEA">
        <w:rPr>
          <w:rFonts w:asciiTheme="majorBidi" w:hAnsiTheme="majorBidi" w:cstheme="majorBidi"/>
          <w:noProof/>
          <w:color w:val="000000" w:themeColor="text1"/>
        </w:rPr>
        <w:t>(Arbelaez Perez et al. 2022)</w:t>
      </w:r>
      <w:r w:rsidR="00192E2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 Economically, BA’s local availability in sugar-producing regions offers cost-saving benefits, with estimates suggesting it is 4.3 times cheaper than ordinary Portland cement</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Rerkpiboon, Tangchirapat, and Jaturapitakkul 2015)</w:t>
      </w:r>
      <w:r w:rsidR="00C65A23"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152642" w:rsidRPr="00AB2DEA">
        <w:rPr>
          <w:rFonts w:asciiTheme="majorBidi" w:hAnsiTheme="majorBidi" w:cstheme="majorBidi"/>
          <w:color w:val="000000" w:themeColor="text1"/>
        </w:rPr>
        <w:t xml:space="preserve"> However, despite studies on BA as a partial cement or sand replacement, limited data exist on its dual replacement potential, leaving gaps in optimizing both mechanical performance and sustainability</w:t>
      </w:r>
      <w:r w:rsidR="00D37CD1" w:rsidRPr="00AB2DEA">
        <w:rPr>
          <w:rFonts w:asciiTheme="majorBidi" w:hAnsiTheme="majorBidi" w:cstheme="majorBidi"/>
          <w:color w:val="000000" w:themeColor="text1"/>
        </w:rPr>
        <w:fldChar w:fldCharType="begin" w:fldLock="1"/>
      </w:r>
      <w:r w:rsidR="00D37CD1"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AB2DEA">
        <w:rPr>
          <w:rFonts w:asciiTheme="majorBidi" w:hAnsiTheme="majorBidi" w:cstheme="majorBidi"/>
          <w:color w:val="000000" w:themeColor="text1"/>
        </w:rPr>
        <w:fldChar w:fldCharType="separate"/>
      </w:r>
      <w:r w:rsidR="00D37CD1" w:rsidRPr="00AB2DEA">
        <w:rPr>
          <w:rFonts w:asciiTheme="majorBidi" w:hAnsiTheme="majorBidi" w:cstheme="majorBidi"/>
          <w:noProof/>
          <w:color w:val="000000" w:themeColor="text1"/>
        </w:rPr>
        <w:t>(Jha, Sachan, and Singh 2020)</w:t>
      </w:r>
      <w:r w:rsidR="00D37CD1" w:rsidRPr="00AB2DEA">
        <w:rPr>
          <w:rFonts w:asciiTheme="majorBidi" w:hAnsiTheme="majorBidi" w:cstheme="majorBidi"/>
          <w:color w:val="000000" w:themeColor="text1"/>
        </w:rPr>
        <w:fldChar w:fldCharType="end"/>
      </w:r>
      <w:r w:rsidR="00A927EB"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Srivani and Vamsi Mohan 2023)</w:t>
      </w:r>
      <w:r w:rsidR="00A927EB"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Kannan 2018)</w:t>
      </w:r>
      <w:r w:rsidR="00C65A23" w:rsidRPr="00AB2DEA">
        <w:rPr>
          <w:rFonts w:asciiTheme="majorBidi" w:hAnsiTheme="majorBidi" w:cstheme="majorBidi"/>
          <w:color w:val="000000" w:themeColor="text1"/>
        </w:rPr>
        <w:fldChar w:fldCharType="end"/>
      </w:r>
      <w:r w:rsidR="00454A81" w:rsidRPr="00AB2DEA">
        <w:rPr>
          <w:rFonts w:asciiTheme="majorBidi" w:hAnsiTheme="majorBidi" w:cstheme="majorBidi"/>
          <w:color w:val="000000" w:themeColor="text1"/>
        </w:rPr>
        <w:t>.</w:t>
      </w:r>
      <w:r w:rsidR="00FE3FC6" w:rsidRPr="00AB2DEA">
        <w:rPr>
          <w:rFonts w:asciiTheme="majorBidi" w:hAnsiTheme="majorBidi" w:cstheme="majorBidi"/>
          <w:color w:val="000000" w:themeColor="text1"/>
        </w:rPr>
        <w:t xml:space="preserve">Also, the differences in optimal replacement ratios (10–30% for cement, 10–100% for fine aggregate) warrant additional investigation </w:t>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Bheel et al. 2022)</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Imran et al. 2023)</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fldChar w:fldCharType="begin" w:fldLock="1"/>
      </w:r>
      <w:r w:rsidR="00FE3FC6"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FE3FC6" w:rsidRPr="00AB2DEA">
        <w:rPr>
          <w:rFonts w:asciiTheme="majorBidi" w:hAnsiTheme="majorBidi" w:cstheme="majorBidi"/>
          <w:color w:val="000000" w:themeColor="text1"/>
        </w:rPr>
        <w:fldChar w:fldCharType="separate"/>
      </w:r>
      <w:r w:rsidR="00FE3FC6" w:rsidRPr="00AB2DEA">
        <w:rPr>
          <w:rFonts w:asciiTheme="majorBidi" w:hAnsiTheme="majorBidi" w:cstheme="majorBidi"/>
          <w:color w:val="000000" w:themeColor="text1"/>
        </w:rPr>
        <w:t>(Dineshkumar and Balamurugan 2021)</w:t>
      </w:r>
      <w:r w:rsidR="00FE3FC6" w:rsidRPr="00AB2DEA">
        <w:rPr>
          <w:rFonts w:asciiTheme="majorBidi" w:hAnsiTheme="majorBidi" w:cstheme="majorBidi"/>
          <w:color w:val="000000" w:themeColor="text1"/>
        </w:rPr>
        <w:fldChar w:fldCharType="end"/>
      </w:r>
      <w:r w:rsidR="00FE3FC6" w:rsidRPr="00AB2DEA">
        <w:rPr>
          <w:rFonts w:asciiTheme="majorBidi" w:hAnsiTheme="majorBidi" w:cstheme="majorBidi"/>
          <w:color w:val="000000" w:themeColor="text1"/>
        </w:rPr>
        <w:t>.</w:t>
      </w:r>
    </w:p>
    <w:p w14:paraId="592DBA02" w14:textId="77777777" w:rsidR="00152642" w:rsidRPr="00AB2DEA" w:rsidRDefault="00152642" w:rsidP="0079411C">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r>
      <w:r w:rsidR="0009068A" w:rsidRPr="00AB2DEA">
        <w:rPr>
          <w:rFonts w:asciiTheme="majorBidi" w:hAnsiTheme="majorBidi" w:cstheme="majorBidi"/>
          <w:color w:val="000000" w:themeColor="text1"/>
        </w:rPr>
        <w:t>Moreover</w:t>
      </w:r>
      <w:r w:rsidR="000B1BBD" w:rsidRPr="00AB2DEA">
        <w:rPr>
          <w:rFonts w:asciiTheme="majorBidi" w:hAnsiTheme="majorBidi" w:cstheme="majorBidi"/>
          <w:color w:val="000000" w:themeColor="text1"/>
        </w:rPr>
        <w:t xml:space="preserve">, the improper disposal of BA, the by-product of sugar industries, contributes towards landfill waste and pollution and, therefore, the environment as a whole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su15010142","ISSN":"20711050","abstract":"Sugarcane bagasse ash (SCBA), a biomass waste resulting from sugarcane bagasse burning for electricity production, has shown to be a viable alternative option as a partial cement replacement due to its chemical composition and physical properties. Besides, previous research indicates that higher curing temperature may improve the mechanical properties of mixes containing SCBA as cement replacement. However, the environmental assessment of those mixes is lacking in the literature. This study aims to understand how curing temperature impacts the Life Cycle Assessment (LCA) of SCBA as a partial replacement of cement in mortars. An LCA was performed from the extraction of the raw materials to the material production part of the life cycle, including transport. This study shows that the reduction of environmental impact when using SCBA highly depends on the curing temperature. When mortars were cured at 45 °C, the use of SCBA reduced the environmental impact of mortars two times with respect to the reduction at 21 °C (31% reduction when cured at 45 °C vs. 14% at 21 °C, with a 20% replacement). This difference is mainly related to the fact that the higher the curing temperature, the better SCBA mortars perform in terms of strength, thus, net savings of cement required to achieve a given performance are higher. Results indicate that the sustainability of SCBA utilization as a partial replacement of cement will be better when mortar is poured in hot regions or during days with higher ambient temperatures. Likewise, the advantages of using SCBA in terms of sustainability will decrease if the external temperature is low.","author":[{"dropping-particle":"","family":"Francioso","given":"Vito","non-dropping-particle":"","parse-names":false,"suffix":""},{"dropping-particle":"","family":"Lopez-Arias","given":"Marina","non-dropping-particle":"","parse-names":false,"suffix":""},{"dropping-particle":"","family":"Moro","given":"Carlos","non-dropping-particle":"","parse-names":false,"suffix":""},{"dropping-particle":"","family":"Jung","given":"Nusrat","non-dropping-particle":"","parse-names":false,"suffix":""},{"dropping-particle":"","family":"Velay-Lizancos","given":"Mirian","non-dropping-particle":"","parse-names":false,"suffix":""}],"container-title":"Sustainability (Switzerland)","id":"ITEM-1","issue":"1","issued":{"date-parts":[["2023"]]},"title":"Impact of Curing Temperature on the Life Cycle Assessment of Sugarcane Bagasse Ash as a Partial Replacement of Cement in Mortars","type":"article-journal","volume":"15"},"uris":["http://www.mendeley.com/documents/?uuid=a5016931-23bf-4735-9812-5a8760c3bfc1"]}],"mendeley":{"formattedCitation":"(Francioso et al. 2023)","plainTextFormattedCitation":"(Francioso et al. 2023)","previouslyFormattedCitation":"(Francioso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cioso et al. 2023)</w:t>
      </w:r>
      <w:r w:rsidR="00716359"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2E23AA" w:rsidRPr="00AB2DEA">
        <w:rPr>
          <w:rFonts w:asciiTheme="majorBidi" w:hAnsiTheme="majorBidi" w:cstheme="majorBidi"/>
          <w:color w:val="000000" w:themeColor="text1"/>
        </w:rPr>
        <w:t xml:space="preserve">High silica-containing BA exhibits pozzolanic activity and, as a result, used in cement concrete, help in improving the concrete strength and durability by reacting with calcium hydroxid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07.107","ISSN":"09500618","abstract":"In the present investigation, a feasibility study is made to utilize the sugar cane bagasse ash (SCBA) as an admixture in concrete and examine its role in imparting resistance under elevated temperatures. The ash was obtained from a sugar mill in India where the bagasse was recycled as fuel for the mill. It was characterized for its physical properties and chemical composition. Incorporated as a supplementary cementing admixture, SCBA replaced Portland cement from 0 to 25% by mass fraction at 5% increments. Besides a series that was examined at room temperature, the resulting concrete was subjected to elevated temperatures of 300 °C, 400 °C and 500 °C, being exposed for 2 h in each case. The residual compressive and flexural strength were evaluated and compared with the reference performance at room temperature. The results show that the SCBA sample had a grain size distribution very similar to that of the Type GU Portland cement used in this study. X-ray florescence revealed that this ash was chiefly composed of SiO2 (</w:instrText>
      </w:r>
      <w:r w:rsidR="00C65A23" w:rsidRPr="00AB2DEA">
        <w:rPr>
          <w:rFonts w:ascii="Cambria Math" w:hAnsi="Cambria Math" w:cs="Cambria Math"/>
          <w:color w:val="000000" w:themeColor="text1"/>
        </w:rPr>
        <w:instrText>∼</w:instrText>
      </w:r>
      <w:r w:rsidR="00C65A23" w:rsidRPr="00AB2DEA">
        <w:rPr>
          <w:rFonts w:asciiTheme="majorBidi" w:hAnsiTheme="majorBidi" w:cstheme="majorBidi"/>
          <w:color w:val="000000" w:themeColor="text1"/>
        </w:rPr>
        <w:instrText>70%). At room temperature, the compressive strength of concrete increased till up to 10% SCBA incorporation. Even at 15% cement substitution, it matched that of the reference mix containing Portland cement alone. While there was a consistent drop in the compressive strength at higher temperatures, the inclusion of SCBA marginally slows down this deterioration. On the other hand, the flexural strength of concrete containing SCBA was always lower than that seen with Portland cement alone. However, once again, the drop was seen to be less significant up to 10% cement substitutions. The findings strongly endorse that bagasse ash when used as a supplementary cementing admixture, imparts resistance to concrete against elevated temperatures.","author":[{"dropping-particle":"","family":"Setayesh Gar","given":"Parisa","non-dropping-particle":"","parse-names":false,"suffix":""},{"dropping-particle":"","family":"Suresh","given":"Narayana","non-dropping-particle":"","parse-names":false,"suffix":""},{"dropping-particle":"","family":"Bindiganavile","given":"Vivek","non-dropping-particle":"","parse-names":false,"suffix":""}],"container-title":"Construction and Building Materials","id":"ITEM-1","issued":{"date-parts":[["2017"]]},"page":"929-936","publisher":"Elsevier Ltd","title":"Sugar cane bagasse ash as a pozzolanic admixture in concrete for resistance to sustained elevated temperatures","type":"article-journal","volume":"153"},"uris":["http://www.mendeley.com/documents/?uuid=e95b1f79-2c9b-4634-be85-8c65e4bc3913"]}],"mendeley":{"formattedCitation":"(Setayesh Gar, Suresh, and Bindiganavile 2017)","plainTextFormattedCitation":"(Setayesh Gar, Suresh, and Bindiganavile 2017)","previouslyFormattedCitation":"(Setayesh Gar, Suresh, and Bindiganavile 2017)"},"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Setayesh Gar, Suresh, and Bindiganavile 2017)</w:t>
      </w:r>
      <w:r w:rsidR="00C65A23"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0C4256" w:rsidRPr="00AB2DEA">
        <w:rPr>
          <w:rFonts w:asciiTheme="majorBidi" w:hAnsiTheme="majorBidi" w:cstheme="majorBidi"/>
          <w:color w:val="000000" w:themeColor="text1"/>
        </w:rPr>
        <w:t xml:space="preserve">Using BA in concrete helps reduce the cement usage in the construction industry which accounts for 8% of the total CO2 emissions on the planet </w:t>
      </w:r>
      <w:r w:rsidR="00412642"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jece.2020.103655","ISSN":"22133437","abstract":"The objective of this work is to analyze the mechanical strength of mortars with the partial replacement of Portland cement by ashes from the sugar cane bagasse, obtained in a sugar mill, in the region of Palmares-BR, and in a pizzeria, in Recife-BR. For the research the characterization of ashes was made by means of X-Ray powder diffraction analysis, demonstrating that the ashes of the pizzeria and the ones of the sugar mill had around 61 % and 62 %, respectively, of amorphous material. The analysis of the mechanical and chemical behavior (XRD and thermogravimetry) of cement pastes, both dosed with 15 % of substitution of Portland cement by the collected ashes, was also made. The essays were made until 91 days of age of the materials. Results indicated a possible use of 15 % of substitution of Portland cement by the sugar cane bagasse ash, since the mechanical strength was equivalent to the one of the reference series. The chemical analysis of the cement pastes confirmed the consumption of Portlandite and, in consequence, the pozzolanic potential of the studied ashes.","author":[{"dropping-particle":"","family":"Berenguer","given":"Romildo A.","non-dropping-particle":"","parse-names":false,"suffix":""},{"dropping-particle":"","family":"Capraro","given":"Ana Paula B.","non-dropping-particle":"","parse-names":false,"suffix":""},{"dropping-particle":"","family":"Farias de Medeiros","given":"Marcelo H.","non-dropping-particle":"","parse-names":false,"suffix":""},{"dropping-particle":"","family":"Carneiro","given":"Arnaldo M.P.","non-dropping-particle":"","parse-names":false,"suffix":""},{"dropping-particle":"","family":"Oliveira","given":"Romilde A.","non-dropping-particle":"de","parse-names":false,"suffix":""}],"container-title":"Journal of Environmental Chemical Engineering","id":"ITEM-1","issue":"2","issued":{"date-parts":[["2020"]]},"page":"103655","publisher":"Elsevier","title":"Sugar cane bagasse ash as a partial substitute of Portland cement: Effect on mechanical properties and emission of carbon dioxide","type":"article-journal","volume":"8"},"uris":["http://www.mendeley.com/documents/?uuid=2638f172-1299-4164-b566-c9aeb3bc3c56"]}],"mendeley":{"formattedCitation":"(Berenguer et al. 2020)","plainTextFormattedCitation":"(Berenguer et al. 2020)","previouslyFormattedCitation":"(Berenguer et al. 2020)"},"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Berenguer et al. 2020)</w:t>
      </w:r>
      <w:r w:rsidR="0041264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7E4F22" w:rsidRPr="00AB2DEA">
        <w:rPr>
          <w:rFonts w:asciiTheme="majorBidi" w:hAnsiTheme="majorBidi" w:cstheme="majorBidi"/>
          <w:color w:val="000000" w:themeColor="text1"/>
        </w:rPr>
        <w:t xml:space="preserve">Natural sand mining is also a resource depleting activity that, coupled with the above, BA is easy to harvest and helps improve large scale ecology conservation </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FA32C2"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FA32C2" w:rsidRPr="00AB2DEA">
        <w:rPr>
          <w:rFonts w:asciiTheme="majorBidi" w:hAnsiTheme="majorBidi" w:cstheme="majorBidi"/>
          <w:color w:val="000000" w:themeColor="text1"/>
        </w:rPr>
        <w:fldChar w:fldCharType="separate"/>
      </w:r>
      <w:r w:rsidR="00FA32C2" w:rsidRPr="00AB2DEA">
        <w:rPr>
          <w:rFonts w:asciiTheme="majorBidi" w:hAnsiTheme="majorBidi" w:cstheme="majorBidi"/>
          <w:noProof/>
          <w:color w:val="000000" w:themeColor="text1"/>
        </w:rPr>
        <w:t>(Wang and Lee 2020)</w:t>
      </w:r>
      <w:r w:rsidR="00FA32C2"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006F004F" w:rsidRPr="00AB2DEA">
        <w:rPr>
          <w:rFonts w:asciiTheme="majorBidi" w:hAnsiTheme="majorBidi" w:cstheme="majorBidi"/>
          <w:color w:val="000000" w:themeColor="text1"/>
        </w:rPr>
        <w:t xml:space="preserve">Research shows that concrete with BA has comparable compressive strength and, more interestingly, less material costs, when the cement is replaced by 10% to 20% BA and the fine aggregate by 10% to 30% </w:t>
      </w:r>
      <w:r w:rsidR="00E37DA6"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E37DA6" w:rsidRPr="00AB2DEA">
        <w:rPr>
          <w:rFonts w:asciiTheme="majorBidi" w:hAnsiTheme="majorBidi" w:cstheme="majorBidi"/>
          <w:color w:val="000000" w:themeColor="text1"/>
        </w:rPr>
        <w:fldChar w:fldCharType="separate"/>
      </w:r>
      <w:r w:rsidR="00E37DA6" w:rsidRPr="00AB2DEA">
        <w:rPr>
          <w:rFonts w:asciiTheme="majorBidi" w:hAnsiTheme="majorBidi" w:cstheme="majorBidi"/>
          <w:noProof/>
          <w:color w:val="000000" w:themeColor="text1"/>
        </w:rPr>
        <w:t>(Loganayagan, Mohan, and Dhivyabharathi 2021)</w:t>
      </w:r>
      <w:r w:rsidR="00E37DA6" w:rsidRPr="00AB2DEA">
        <w:rPr>
          <w:rFonts w:asciiTheme="majorBidi" w:hAnsiTheme="majorBidi" w:cstheme="majorBidi"/>
          <w:color w:val="000000" w:themeColor="text1"/>
        </w:rPr>
        <w:fldChar w:fldCharType="end"/>
      </w:r>
      <w:r w:rsidR="00412642"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1755-1315/1238/1/012016","ISSN":"17551315","abstract":"Concrete has been known to the world to be one of the most crucial components of a developing country but there some downsides to the environment in making the concrete. Mixing concrete needs water, fine aggregates, coarse aggregates, and cements as the main component. Cement is the main cause of the disadvantages of normal concrete mixing because in cement production, it will emit a lot of carbon dioxide to the environment. The emission of carbon dioxide to the atmosphere is proven as one of the main problems that cause air pollution and greenhouse effect. Furthermore, in an agricultural dependent country like Malaysia, the agricultural waste had been concerning to the public whereby the Sugarcane Bagasse (ScB) is one of the agricultural wastes. Sugarcane Bagasse can be useful towards the civil engineering communities where the Sugarcane Bagasse can turn into ash by burning and grinding the Sugarcane Bagasse residual and turn into Sugarcane Bagasse Ash (ScBA). The Sugarcane Bagasse Ash (ScBA) need to grind to make the particles of the ash to be cement-like of the particle size. Therefore, the purpose of the Sugarcane Bagasse Ash (ScBA) in this research is to replace some percentage of the cement to minimize the production of cements. So, the objective of the research is to identify the optimum percentage of Sugarcane Bagasse Ash that can produce maximum value of compressive strength of concrete when it is being replace by Sugarcane Bagasse Ash (ScBA). The percentage of Sugarcane Bagasse Ash (ScBA) that will replace the percentage of cements is 0%, 4%, 8%, and 12%. Based on the results obtained the compressive strength of the concrete mix with 4% of Sugarcane Bagasse Ash (ScBA) is higher compared to the control sample which is 45.60MPa where the control sample only have 38.83MPa. In conclusion, by using the Sugarcane Bagasse Ash (ScBA) it is proven that with the agricultural waste, it can be useful to the not only civil engineering communities but also to the world with the invention of using the Sugarcane Bagasse Ash (ScBA) as a replacement for cements where it can reduce the carbon dioxide emissions and the concern towards agricultural waste.","author":[{"dropping-particle":"","family":"Imran","given":"Nik Farhanim","non-dropping-particle":"","parse-names":false,"suffix":""},{"dropping-particle":"","family":"Hashim","given":"Nor Hafida","non-dropping-particle":"","parse-names":false,"suffix":""},{"dropping-particle":"","family":"Hasan","given":"Daliah","non-dropping-particle":"","parse-names":false,"suffix":""},{"dropping-particle":"","family":"Radzi","given":"Ahmad Shalabi Mohd","non-dropping-particle":"","parse-names":false,"suffix":""},{"dropping-particle":"","family":"Harizan","given":"Muhammad Tasnim","non-dropping-particle":"","parse-names":false,"suffix":""}],"container-title":"IOP Conference Series: Earth and Environmental Science","id":"ITEM-1","issue":"1","issued":{"date-parts":[["2023"]]},"title":"Behaviour of normal concrete with Sugarcane Bagasse Ash (ScBA) as partial cement replacement","type":"article-journal","volume":"1238"},"uris":["http://www.mendeley.com/documents/?uuid=fadcc341-9a1f-4bca-8233-26f0b698623f"]}],"mendeley":{"formattedCitation":"(Imran et al. 2023)","plainTextFormattedCitation":"(Imran et al. 2023)","previouslyFormattedCitation":"(Imran et al. 2023)"},"properties":{"noteIndex":0},"schema":"https://github.com/citation-style-language/schema/raw/master/csl-citation.json"}</w:instrText>
      </w:r>
      <w:r w:rsidR="00412642" w:rsidRPr="00AB2DEA">
        <w:rPr>
          <w:rFonts w:asciiTheme="majorBidi" w:hAnsiTheme="majorBidi" w:cstheme="majorBidi"/>
          <w:color w:val="000000" w:themeColor="text1"/>
        </w:rPr>
        <w:fldChar w:fldCharType="separate"/>
      </w:r>
      <w:r w:rsidR="00412642" w:rsidRPr="00AB2DEA">
        <w:rPr>
          <w:rFonts w:asciiTheme="majorBidi" w:hAnsiTheme="majorBidi" w:cstheme="majorBidi"/>
          <w:noProof/>
          <w:color w:val="000000" w:themeColor="text1"/>
        </w:rPr>
        <w:t>(Imran et al. 2023)</w:t>
      </w:r>
      <w:r w:rsidR="00412642"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 xml:space="preserve">(Dineshkumar and </w:t>
      </w:r>
      <w:r w:rsidR="00716359" w:rsidRPr="00AB2DEA">
        <w:rPr>
          <w:rFonts w:asciiTheme="majorBidi" w:hAnsiTheme="majorBidi" w:cstheme="majorBidi"/>
          <w:noProof/>
          <w:color w:val="000000" w:themeColor="text1"/>
        </w:rPr>
        <w:lastRenderedPageBreak/>
        <w:t>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For instance, </w:t>
      </w:r>
      <w:r w:rsidR="00327B4D" w:rsidRPr="00AB2DEA">
        <w:rPr>
          <w:rFonts w:asciiTheme="majorBidi" w:hAnsiTheme="majorBidi" w:cstheme="majorBidi"/>
          <w:color w:val="000000" w:themeColor="text1"/>
        </w:rPr>
        <w:t xml:space="preserve">a blend of cement with 20% BA replacement shows an 8% increase in compressive strength </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327B4D" w:rsidRPr="00AB2DEA">
        <w:rPr>
          <w:rFonts w:asciiTheme="majorBidi" w:hAnsiTheme="majorBidi" w:cstheme="majorBidi"/>
          <w:color w:val="000000" w:themeColor="text1"/>
        </w:rPr>
        <w:t>while 10% BA in fine aggregate replacement yielded 28.19 N/mm²</w:t>
      </w:r>
      <w:r w:rsidR="00A927EB" w:rsidRPr="00AB2DEA">
        <w:rPr>
          <w:rFonts w:asciiTheme="majorBidi" w:hAnsiTheme="majorBidi" w:cstheme="majorBidi"/>
          <w:color w:val="000000" w:themeColor="text1"/>
        </w:rPr>
        <w:fldChar w:fldCharType="begin" w:fldLock="1"/>
      </w:r>
      <w:r w:rsidR="00C800EF" w:rsidRPr="00AB2DEA">
        <w:rPr>
          <w:rFonts w:asciiTheme="majorBidi" w:hAnsiTheme="majorBidi" w:cstheme="majorBidi"/>
          <w:color w:val="000000" w:themeColor="text1"/>
        </w:rPr>
        <w:instrText>ADDIN CSL_CITATION {"citationItems":[{"id":"ITEM-1","itemData":{"DOI":"10.1016/j.matpr.2023.03.439","ISSN":"22147853","abstract":"At this time, researchers from all corners of the world are focusing their attention on developing strategies that may make use of waste products from either industrial or agricultural operations as a supply of raw materials for the construction sector. The production of these wastes may have originated in either the industrial or agricultural sectors. The majority of researchers are working toward the goal of producing high-strength concrete by continuing to increase the compressive strength of concrete through the use of a variety of techniques, such as the incorporation of fibre reinforcement into the concrete mixture and the addition of specific admixtures, which may include super plasticizers. This will allow for the production of concrete with a greater capacity to withstand loads. The majority of researchers are concentrating their efforts on developing more cost-effective strategies for increasing the strength of concrete by incorporating philosophical considerations into the design process and making use of contemporary techniques. This is due to the fact that the expense of these methods cannot be weighed against the benefits that they provide. Ash from sugarcane bagasse and broken coconut shells may be used as a substitute for fine aggregate and coarse aggregate, respectively, as one such approach that may be used. During the process of refining sugar, a variety of fibrous waste products are produced, in addition to ethanol vapour. One of these waste products is bagasse, which originates from sugar cane. Ash produced from bagasse mostly consists of aluminium ions and silica in its composition. The viability of using ash derived from sugarcane bagasse as a partial replacement for fine aggregate and coconut shells as a source of coarse material was investigated through a series of controlled laboratory experiments. The experiments were carried out in order to start investigating the viability of using ash derived from sugarcane bagasse.","author":[{"dropping-particle":"","family":"Srivani","given":"G.","non-dropping-particle":"","parse-names":false,"suffix":""},{"dropping-particle":"","family":"Vamsi Mohan","given":"U.","non-dropping-particle":"","parse-names":false,"suffix":""}],"container-title":"Materials Today: Proceedings","id":"ITEM-1","issue":"xxxx","issued":{"date-parts":[["2023"]]},"publisher":"Elsevier Ltd","title":"Study on strength properties of concrete by partial replacement of cement with sugarcane bagasse ash and coarse aggregate with coconut shells","type":"article-journal"},"uris":["http://www.mendeley.com/documents/?uuid=eaf907a8-93c3-41a5-902a-da1a36901a18"]}],"mendeley":{"formattedCitation":"(Srivani and Vamsi Mohan 2023)","plainTextFormattedCitation":"(Srivani and Vamsi Mohan 2023)","previouslyFormattedCitation":"(Srivani and Vamsi Mohan 2023)"},"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Srivani and Vamsi Mohan 2023)</w:t>
      </w:r>
      <w:r w:rsidR="00A927EB" w:rsidRPr="00AB2DEA">
        <w:rPr>
          <w:rFonts w:asciiTheme="majorBidi" w:hAnsiTheme="majorBidi" w:cstheme="majorBidi"/>
          <w:color w:val="000000" w:themeColor="text1"/>
        </w:rPr>
        <w:fldChar w:fldCharType="end"/>
      </w:r>
      <w:r w:rsidR="00427CB4"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t>
      </w:r>
      <w:r w:rsidR="00DC70D4" w:rsidRPr="00AB2DEA">
        <w:rPr>
          <w:rFonts w:asciiTheme="majorBidi" w:hAnsiTheme="majorBidi" w:cstheme="majorBidi"/>
          <w:color w:val="000000" w:themeColor="text1"/>
        </w:rPr>
        <w:t xml:space="preserve">Economically, the proximity of BA in sugar-producing regions helps in decreasing construction costs and transportation emissions </w:t>
      </w:r>
      <w:r w:rsidR="00C800EF" w:rsidRPr="00AB2DEA">
        <w:rPr>
          <w:rFonts w:asciiTheme="majorBidi" w:hAnsiTheme="majorBidi" w:cstheme="majorBidi"/>
          <w:color w:val="000000" w:themeColor="text1"/>
        </w:rPr>
        <w:fldChar w:fldCharType="begin" w:fldLock="1"/>
      </w:r>
      <w:r w:rsidR="00C654C5" w:rsidRPr="00AB2DEA">
        <w:rPr>
          <w:rFonts w:asciiTheme="majorBidi" w:hAnsiTheme="majorBidi" w:cstheme="majorBidi"/>
          <w:color w:val="000000" w:themeColor="text1"/>
        </w:rPr>
        <w:instrText>ADDIN CSL_CITATION {"citationItems":[{"id":"ITEM-1","itemData":{"DOI":"10.1016/j.jobe.2023.107221","ISSN":"23527102","abstract":"The quality of sugarcane bagasse ash (SCBA) varies significantly from one locality to another. It greatly influences its performance when used as cement replacement, thus requiring actual empirical data to be generated. This research explored the potential of locally available SCBA in the Philippines as a partial cement replacement material and assessed the appropriate formulations of the paste component with SCBA as part of the cement to be used for mortar and concrete production in the future. Mixtures with different SCBA-to-binder ratios (SBR) up to 20%, and water-to-binder ratios (WBR), were formulated to determine their effects on the consistency and setting time of paste, consistency of fresh mortar, density, and compressive strength of hardened mortar. Multivariate regression analysis was adopted to better interpret the influence of SBR and WBR on the different responses and generate models for their subsequent prediction, including the water requirement, to achieve normal consistency. It was found that increasing SBR from 0.00 to 0.20 increased the water demand for the paste from 0.27 to 0.36 WBR. An increase in the WBR subsequently increases the initial setting time to as much as 198 ± 16 min and the final setting time to 288 ± 4 min. The water demand for mortars also increased with increasing SBR to achieve the same workability. Generally, the models generated enabled good predictability (≥90% accuracy) of the water requirements of both paste and mortar. The density and compressive strength of mortars improved with SBR at 0.05 but then decreased as the SBR was increased. However, mixtures with SBR at 0.10 reached a compressive strength comparable to mixtures with pure cement, rendering the maximum amount that the cement can be replaced at 10%.","author":[{"dropping-particle":"","family":"Gudia","given":"Sarah Emily L.","non-dropping-particle":"","parse-names":false,"suffix":""},{"dropping-particle":"","family":"Go","given":"Alchris Woo","non-dropping-particle":"","parse-names":false,"suffix":""},{"dropping-particle":"","family":"Giduquio","given":"Marnie B.","non-dropping-particle":"","parse-names":false,"suffix":""},{"dropping-particle":"","family":"Juanir","given":"Roxanne G.","non-dropping-particle":"","parse-names":false,"suffix":""},{"dropping-particle":"","family":"Jamora","given":"Janice B.","non-dropping-particle":"","parse-names":false,"suffix":""},{"dropping-particle":"","family":"Gunarto","given":"Chintya","non-dropping-particle":"","parse-names":false,"suffix":""},{"dropping-particle":"","family":"Tabañag","given":"Ian Dominic F.","non-dropping-particle":"","parse-names":false,"suffix":""}],"container-title":"Journal of Building Engineering","id":"ITEM-1","issue":"May","issued":{"date-parts":[["2023"]]},"title":"Sugarcane bagasse ash as a partial replacement for cement in paste and mortar formulation – A case in the Philippines","type":"article-journal","volume":"76"},"uris":["http://www.mendeley.com/documents/?uuid=92d9a451-78c3-4087-9ede-804613374c72"]}],"mendeley":{"formattedCitation":"(Gudia et al. 2023)","plainTextFormattedCitation":"(Gudia et al. 2023)","previouslyFormattedCitation":"(Gudia et al. 2023)"},"properties":{"noteIndex":0},"schema":"https://github.com/citation-style-language/schema/raw/master/csl-citation.json"}</w:instrText>
      </w:r>
      <w:r w:rsidR="00C800EF" w:rsidRPr="00AB2DEA">
        <w:rPr>
          <w:rFonts w:asciiTheme="majorBidi" w:hAnsiTheme="majorBidi" w:cstheme="majorBidi"/>
          <w:color w:val="000000" w:themeColor="text1"/>
        </w:rPr>
        <w:fldChar w:fldCharType="separate"/>
      </w:r>
      <w:r w:rsidR="00C800EF" w:rsidRPr="00AB2DEA">
        <w:rPr>
          <w:rFonts w:asciiTheme="majorBidi" w:hAnsiTheme="majorBidi" w:cstheme="majorBidi"/>
          <w:noProof/>
          <w:color w:val="000000" w:themeColor="text1"/>
        </w:rPr>
        <w:t>(Gudia et al. 2023)</w:t>
      </w:r>
      <w:r w:rsidR="00C800EF"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2053-1591/acf6ad","ISSN":"20531591","abstract":"Tonnes of cement are produced and used due to boom in infrastructure sector. During the process of production of cement, lot of CO2 has been emitted. It is estimated around 4%-8% of CO2 has been emitted from cement production. There is high need for address this issue. Because of its renewable nature and high silica content, Agriculture waste ash is gaining popularity as a viable alternative to traditional cementitious materials. It has been found by (Hernandez et al 1998) that Sugarcane bagasse ash shows good pozzolanic activity. Sugarcane bagasse ash (SCBA) is a waste-free renewable energy source made from sugarcane fibres. Many attempts have been made to study the SCBA as partial replacement for cement. The same has been checked in this study with extension for structural members have been done. The results of tests on concrete and concrete containing a partial replacement of cement made from sugarcane bagasse ash (SCBA) are the most important details in this text. The substitution of 10% SCBA resulted in the greatest increase in compressive strength, followed by a modest increase in split tensile strength maximum strength. The study findings allow for the conclusion that the Concrete that was built has high durability qualities. The flexural behaviour also showed very good performance. The use of Bagasse Ash shows improved performance due to is micro grain size and crystallographic nature. The replacement of 10% SCBA results in overall better performance.","author":[{"dropping-particle":"","family":"Lourdu","given":"Arun Raja","non-dropping-particle":"","parse-names":false,"suffix":""},{"dropping-particle":"","family":"Ali","given":"Shahul Hameed Masthan","non-dropping-particle":"","parse-names":false,"suffix":""}],"container-title":"Materials Research Express","id":"ITEM-1","issue":"9","issued":{"date-parts":[["2023"]]},"title":"Study on strength, durable and flexural behaviour of partial replacement of sugarcane bagasse ash over cement","type":"article-journal","volume":"10"},"uris":["http://www.mendeley.com/documents/?uuid=fb9c4a5c-fb8c-4dac-8eff-4f686e0be6d8"]}],"mendeley":{"formattedCitation":"(Lourdu and Ali 2023)","plainTextFormattedCitation":"(Lourdu and Ali 2023)","previouslyFormattedCitation":"(Lourdu and Ali 2023)"},"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Lourdu and Ali 2023)</w:t>
      </w:r>
      <w:r w:rsidR="00E47FD3" w:rsidRPr="00AB2DEA">
        <w:rPr>
          <w:rFonts w:asciiTheme="majorBidi" w:hAnsiTheme="majorBidi" w:cstheme="majorBidi"/>
          <w:color w:val="000000" w:themeColor="text1"/>
        </w:rPr>
        <w:fldChar w:fldCharType="end"/>
      </w:r>
      <w:r w:rsidR="0097551D" w:rsidRPr="00AB2DEA">
        <w:rPr>
          <w:rFonts w:asciiTheme="majorBidi" w:hAnsiTheme="majorBidi" w:cstheme="majorBidi"/>
          <w:color w:val="000000" w:themeColor="text1"/>
        </w:rPr>
        <w:t>.</w:t>
      </w:r>
      <w:r w:rsidR="00DC70D4" w:rsidRPr="00AB2DEA">
        <w:rPr>
          <w:rFonts w:asciiTheme="majorBidi" w:hAnsiTheme="majorBidi" w:cstheme="majorBidi"/>
          <w:color w:val="000000" w:themeColor="text1"/>
        </w:rPr>
        <w:t xml:space="preserve">However, the reduction in workability beyond 20% BA addition, along with other </w:t>
      </w:r>
      <w:proofErr w:type="spellStart"/>
      <w:r w:rsidR="00DC70D4" w:rsidRPr="00AB2DEA">
        <w:rPr>
          <w:rFonts w:asciiTheme="majorBidi" w:hAnsiTheme="majorBidi" w:cstheme="majorBidi"/>
          <w:color w:val="000000" w:themeColor="text1"/>
        </w:rPr>
        <w:t>other</w:t>
      </w:r>
      <w:proofErr w:type="spellEnd"/>
      <w:r w:rsidR="00DC70D4" w:rsidRPr="00AB2DEA">
        <w:rPr>
          <w:rFonts w:asciiTheme="majorBidi" w:hAnsiTheme="majorBidi" w:cstheme="majorBidi"/>
          <w:color w:val="000000" w:themeColor="text1"/>
        </w:rPr>
        <w:t xml:space="preserve"> issues like variability with high LOI and quartz formation, need additional research </w:t>
      </w:r>
      <w:r w:rsidR="00A927EB"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jobe.2020.101694","ISSN":"23527102","abstract":"Self-leveling mortar (SLM) is a special mortar that can flow and fill under its own weight without the need for any compaction energy. To meet these characteristics and to ensure their stability (no segregation and exudation) these mortars require, in addition to proper mixing design and the use of water reducing assets, a large quantity of fines or viscosity modifying additives, which raises the cost for the production. The use of industrial by products such as sugar-cane bagasse ash (SCBA) is an interesting alternative because they are lower cost materials and act as viscosity modifying agent, providing improvements in the rheological, physical and mechanical properties for SLM. Thus, the influence of SCBA on the rheological, physical and mechanical properties of cement-based and limestone filler (LF) mortars will be investigate in this research. The mortars were produced with a water/binder (cement + LF + SCBA) volumetric ratio of 0.85 and 15%, 20%, 25% and 30% Portland cement (PC) replacement by SCBA. An experimental study was conducted to evaluate the effects of SCBA incorporation on the properties of fresh (viscosity, flowability and filling ability) and hardened mortars (flexural strength, compressive strength, dynamic modulus of elasticity, bond strength and water absorption by capillarity). The results show that the rheological, physical and mechanical behavior of mortars was improved, especially for contents of up to 25% replacement of PC by SCBA. For higher contents, the performance of SLM was reduced.","author":[{"dropping-particle":"","family":"Anjos","given":"Marcos A.S.","non-dropping-particle":"","parse-names":false,"suffix":""},{"dropping-particle":"","family":"Araújo","given":"Tomaz R.","non-dropping-particle":"","parse-names":false,"suffix":""},{"dropping-particle":"","family":"Ferreira","given":"Ruan L.S.","non-dropping-particle":"","parse-names":false,"suffix":""},{"dropping-particle":"","family":"Farias","given":"Evilane C.","non-dropping-particle":"","parse-names":false,"suffix":""},{"dropping-particle":"","family":"Martinelli","given":"Antonio E.","non-dropping-particle":"","parse-names":false,"suffix":""}],"container-title":"Journal of Building Engineering","id":"ITEM-1","issue":"June","issued":{"date-parts":[["2020"]]},"page":"101694","publisher":"Elsevier Ltd","title":"Properties of self-leveling mortars incorporating a high-volume of sugar cane bagasse ash as partial Portland cement replacement","type":"article-journal","volume":"32"},"uris":["http://www.mendeley.com/documents/?uuid=740ee450-a0d7-42d7-bf86-d7aaef16c491"]}],"mendeley":{"formattedCitation":"(Anjos et al. 2020)","plainTextFormattedCitation":"(Anjos et al. 2020)","previouslyFormattedCitation":"(Anjos et al. 2020)"},"properties":{"noteIndex":0},"schema":"https://github.com/citation-style-language/schema/raw/master/csl-citation.json"}</w:instrText>
      </w:r>
      <w:r w:rsidR="00A927EB" w:rsidRPr="00AB2DEA">
        <w:rPr>
          <w:rFonts w:asciiTheme="majorBidi" w:hAnsiTheme="majorBidi" w:cstheme="majorBidi"/>
          <w:color w:val="000000" w:themeColor="text1"/>
        </w:rPr>
        <w:fldChar w:fldCharType="separate"/>
      </w:r>
      <w:r w:rsidR="00A927EB" w:rsidRPr="00AB2DEA">
        <w:rPr>
          <w:rFonts w:asciiTheme="majorBidi" w:hAnsiTheme="majorBidi" w:cstheme="majorBidi"/>
          <w:noProof/>
          <w:color w:val="000000" w:themeColor="text1"/>
        </w:rPr>
        <w:t>(Anjos et al. 2020)</w:t>
      </w:r>
      <w:r w:rsidR="00A927EB" w:rsidRPr="00AB2DEA">
        <w:rPr>
          <w:rFonts w:asciiTheme="majorBidi" w:hAnsiTheme="majorBidi" w:cstheme="majorBidi"/>
          <w:color w:val="000000" w:themeColor="text1"/>
        </w:rPr>
        <w:fldChar w:fldCharType="end"/>
      </w:r>
      <w:r w:rsidR="00535083"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AB2DEA">
        <w:rPr>
          <w:rFonts w:asciiTheme="majorBidi" w:hAnsiTheme="majorBidi" w:cstheme="majorBidi"/>
          <w:color w:val="000000" w:themeColor="text1"/>
        </w:rPr>
        <w:fldChar w:fldCharType="separate"/>
      </w:r>
      <w:r w:rsidR="00535083" w:rsidRPr="00AB2DEA">
        <w:rPr>
          <w:rFonts w:asciiTheme="majorBidi" w:hAnsiTheme="majorBidi" w:cstheme="majorBidi"/>
          <w:noProof/>
          <w:color w:val="000000" w:themeColor="text1"/>
        </w:rPr>
        <w:t>(Barbosa and Cordeiro 2021)</w:t>
      </w:r>
      <w:r w:rsidR="00535083" w:rsidRPr="00AB2DEA">
        <w:rPr>
          <w:rFonts w:asciiTheme="majorBidi" w:hAnsiTheme="majorBidi" w:cstheme="majorBidi"/>
          <w:color w:val="000000" w:themeColor="text1"/>
        </w:rPr>
        <w:fldChar w:fldCharType="end"/>
      </w:r>
      <w:r w:rsidR="00104404"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00BE64CC" w:rsidRPr="00AB2DEA">
        <w:rPr>
          <w:rFonts w:asciiTheme="majorBidi" w:hAnsiTheme="majorBidi" w:cstheme="majorBidi"/>
          <w:color w:val="000000" w:themeColor="text1"/>
        </w:rPr>
        <w:t>.</w:t>
      </w:r>
    </w:p>
    <w:p w14:paraId="4A45B771" w14:textId="77777777" w:rsidR="00152642" w:rsidRPr="00AB2DEA" w:rsidRDefault="00152642" w:rsidP="006375B3">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t>In addition, natural sand depletion and cement’s environmental impact have driven research into alternative materials like BA</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Yogitha, Karthikeyan, and Muni Reddy 2020)</w:t>
      </w:r>
      <w:r w:rsidR="00C65A23" w:rsidRPr="00AB2DEA">
        <w:rPr>
          <w:rFonts w:asciiTheme="majorBidi" w:hAnsiTheme="majorBidi" w:cstheme="majorBidi"/>
          <w:color w:val="000000" w:themeColor="text1"/>
        </w:rPr>
        <w:fldChar w:fldCharType="end"/>
      </w:r>
      <w:r w:rsidR="006375B3" w:rsidRPr="00AB2DEA">
        <w:rPr>
          <w:rFonts w:asciiTheme="majorBidi" w:hAnsiTheme="majorBidi" w:cstheme="majorBidi"/>
          <w:color w:val="000000" w:themeColor="text1"/>
        </w:rPr>
        <w:fldChar w:fldCharType="begin" w:fldLock="1"/>
      </w:r>
      <w:r w:rsidR="006375B3"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AB2DEA">
        <w:rPr>
          <w:rFonts w:asciiTheme="majorBidi" w:hAnsiTheme="majorBidi" w:cstheme="majorBidi"/>
          <w:color w:val="000000" w:themeColor="text1"/>
        </w:rPr>
        <w:fldChar w:fldCharType="separate"/>
      </w:r>
      <w:r w:rsidR="006375B3" w:rsidRPr="00AB2DEA">
        <w:rPr>
          <w:rFonts w:asciiTheme="majorBidi" w:hAnsiTheme="majorBidi" w:cstheme="majorBidi"/>
          <w:noProof/>
          <w:color w:val="000000" w:themeColor="text1"/>
        </w:rPr>
        <w:t>(Wang and Lee 2020)</w:t>
      </w:r>
      <w:r w:rsidR="006375B3" w:rsidRPr="00AB2DEA">
        <w:rPr>
          <w:rFonts w:asciiTheme="majorBidi" w:hAnsiTheme="majorBidi" w:cstheme="majorBidi"/>
          <w:color w:val="000000" w:themeColor="text1"/>
        </w:rPr>
        <w:fldChar w:fldCharType="end"/>
      </w:r>
      <w:r w:rsidR="00BE64CC"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Previous studies confirm BA’s effectiveness as a supplementary cementitious material (SCM), with optimal replacements (10–20%) improving compressive strength by 4.35–12%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Mangi et al. 2017)</w:t>
      </w:r>
      <w:r w:rsidR="00503431"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00BE64CC"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As a fine aggregate substitute, BA enhances thermal insulation and durability at ≤30% replacement</w:t>
      </w:r>
      <w:r w:rsidR="00E02B12" w:rsidRPr="00AB2DEA">
        <w:rPr>
          <w:rFonts w:asciiTheme="majorBidi" w:hAnsiTheme="majorBidi" w:cstheme="majorBidi"/>
          <w:color w:val="000000" w:themeColor="text1"/>
        </w:rPr>
        <w:fldChar w:fldCharType="begin" w:fldLock="1"/>
      </w:r>
      <w:r w:rsidR="00D37CD1" w:rsidRPr="00AB2DEA">
        <w:rPr>
          <w:rFonts w:asciiTheme="majorBidi" w:hAnsiTheme="majorBidi" w:cstheme="majorBidi"/>
          <w:color w:val="000000" w:themeColor="text1"/>
        </w:rPr>
        <w:instrText>ADDIN CSL_CITATION {"citationItems":[{"id":"ITEM-1","itemData":{"DOI":"10.1016/j.conbuildmat.2018.04.043","ISSN":"09500618","abstract":"Both agriculture wastes, black rice husk ash (BRHA) and bagasse ash (BA), were used as sand replacement to prepare autoclaved aerated concrete (AAC) product at various temperatures and times. The compressive strengths of AAC were increased with the further autoclaving temperatures and times, except dry density. BRHA and BA have influence on the mechanical properties of AAC with low dry density for all conditions, approximately 6–54%, due to the high Na2O and K2O content and the fineness of both ashes compared to sand. The appearance of relative high Al2O3 of BA compared to BRHA leads to the additional strength gain of AAC sample containing BA, because of the formation of tobermorite through katoite. Therefore, both residues are shown to be highly potential substitution materials for sand in AAC production.","author":[{"dropping-particle":"","family":"Kunchariyakun","given":"Kittipong","non-dropping-particle":"","parse-names":false,"suffix":""},{"dropping-particle":"","family":"Asavapisit","given":"Suwimol","non-dropping-particle":"","parse-names":false,"suffix":""},{"dropping-particle":"","family":"Sinyoung","given":"Suthatip","non-dropping-particle":"","parse-names":false,"suffix":""}],"container-title":"Construction and Building Materials","id":"ITEM-1","issued":{"date-parts":[["2018"]]},"page":"220-227","publisher":"Elsevier Ltd","title":"Influence of partial sand replacement by black rice husk ash and bagasse ash on properties of autoclaved aerated concrete under different temperatures and times","type":"article-journal","volume":"173"},"uris":["http://www.mendeley.com/documents/?uuid=0df61014-a785-403a-9457-590df08eb935"]}],"mendeley":{"formattedCitation":"(Kunchariyakun, Asavapisit, and Sinyoung 2018)","plainTextFormattedCitation":"(Kunchariyakun, Asavapisit, and Sinyoung 2018)","previouslyFormattedCitation":"(Kunchariyakun, Asavapisit, and Sinyoung 2018)"},"properties":{"noteIndex":0},"schema":"https://github.com/citation-style-language/schema/raw/master/csl-citation.json"}</w:instrText>
      </w:r>
      <w:r w:rsidR="00E02B12" w:rsidRPr="00AB2DEA">
        <w:rPr>
          <w:rFonts w:asciiTheme="majorBidi" w:hAnsiTheme="majorBidi" w:cstheme="majorBidi"/>
          <w:color w:val="000000" w:themeColor="text1"/>
        </w:rPr>
        <w:fldChar w:fldCharType="separate"/>
      </w:r>
      <w:r w:rsidR="00E02B12" w:rsidRPr="00AB2DEA">
        <w:rPr>
          <w:rFonts w:asciiTheme="majorBidi" w:hAnsiTheme="majorBidi" w:cstheme="majorBidi"/>
          <w:noProof/>
          <w:color w:val="000000" w:themeColor="text1"/>
        </w:rPr>
        <w:t>(Kunchariyakun, Asavapisit, and Sinyoung 2018)</w:t>
      </w:r>
      <w:r w:rsidR="00E02B12" w:rsidRPr="00AB2DEA">
        <w:rPr>
          <w:rFonts w:asciiTheme="majorBidi" w:hAnsiTheme="majorBidi" w:cstheme="majorBidi"/>
          <w:color w:val="000000" w:themeColor="text1"/>
        </w:rPr>
        <w:fldChar w:fldCharType="end"/>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412642" w:rsidRPr="00AB2DEA">
        <w:rPr>
          <w:rFonts w:asciiTheme="majorBidi" w:hAnsiTheme="majorBidi" w:cstheme="majorBidi"/>
          <w:color w:val="000000" w:themeColor="text1"/>
        </w:rPr>
        <w:instrText>ADDIN CSL_CITATION {"citationItems":[{"id":"ITEM-1","itemData":{"DOI":"10.1016/j.conbuildmat.2015.10.140","ISSN":"09500618","abstract":"This research examines the strength and durability properties of concrete containing up to 50% ground bagasse ash (GBA) replacing ordinary Portland cement (OPC) by weight of binder. The setting times, compressive strength, modulus of elasticity, chloride resistance, and expansion due to a 5% Na2SO4 solution of concretes containing ground bagasse ash were investigated. The results showed that concrete with 50% of GBA produced at least 90% compressive strength as compared to control concrete (CT concrete) at the age of 28 days. The rapid chloride ion penetration in term of charge passed (Coulombs) was at a very low level when 20-50% of GBA was used to replace OPC in the concrete. Moreover, the same trend of chloride penetration depth was found by the immersion test, i.e., the chloride resistance increased with the increase of GBA replacement. The results suggest that the use of GBA of up to 50% to replace OPC by weight of binder can increase the durability properties of concrete, especially its chloride penetration resistance.","author":[{"dropping-particle":"","family":"Rerkpiboon","given":"Aukkadet","non-dropping-particle":"","parse-names":false,"suffix":""},{"dropping-particle":"","family":"Tangchirapat","given":"Weerachart","non-dropping-particle":"","parse-names":false,"suffix":""},{"dropping-particle":"","family":"Jaturapitakkul","given":"Chai","non-dropping-particle":"","parse-names":false,"suffix":""}],"container-title":"Construction and Building Materials","id":"ITEM-1","issued":{"date-parts":[["2015"]]},"page":"983-989","publisher":"Elsevier Ltd","title":"Strength, chloride resistance, and expansion of concretes containing ground bagasse ash","type":"article-journal","volume":"101"},"uris":["http://www.mendeley.com/documents/?uuid=1e7eb749-b369-4641-a57e-c3defe4e1c82"]}],"mendeley":{"formattedCitation":"(Rerkpiboon, Tangchirapat, and Jaturapitakkul 2015)","plainTextFormattedCitation":"(Rerkpiboon, Tangchirapat, and Jaturapitakkul 2015)","previouslyFormattedCitation":"(Rerkpiboon, Tangchirapat, and Jaturapitakkul 2015)"},"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Rerkpiboon, Tangchirapat, and Jaturapitakkul 2015)</w:t>
      </w:r>
      <w:r w:rsidR="00C65A23" w:rsidRPr="00AB2DEA">
        <w:rPr>
          <w:rFonts w:asciiTheme="majorBidi" w:hAnsiTheme="majorBidi" w:cstheme="majorBidi"/>
          <w:color w:val="000000" w:themeColor="text1"/>
        </w:rPr>
        <w:fldChar w:fldCharType="end"/>
      </w:r>
      <w:r w:rsidR="00F31FF9"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For example,</w:t>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reported a 14.5% strength increase at 10% BA replacement, while</w:t>
      </w:r>
      <w:r w:rsidR="005B40E5" w:rsidRPr="00AB2DEA">
        <w:rPr>
          <w:rFonts w:asciiTheme="majorBidi" w:hAnsiTheme="majorBidi" w:cstheme="majorBidi"/>
          <w:color w:val="000000" w:themeColor="text1"/>
        </w:rPr>
        <w:fldChar w:fldCharType="begin" w:fldLock="1"/>
      </w:r>
      <w:r w:rsidR="001671AD"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5B40E5" w:rsidRPr="00AB2DEA">
        <w:rPr>
          <w:rFonts w:asciiTheme="majorBidi" w:hAnsiTheme="majorBidi" w:cstheme="majorBidi"/>
          <w:color w:val="000000" w:themeColor="text1"/>
        </w:rPr>
        <w:fldChar w:fldCharType="separate"/>
      </w:r>
      <w:r w:rsidR="005B40E5" w:rsidRPr="00AB2DEA">
        <w:rPr>
          <w:rFonts w:asciiTheme="majorBidi" w:hAnsiTheme="majorBidi" w:cstheme="majorBidi"/>
          <w:noProof/>
          <w:color w:val="000000" w:themeColor="text1"/>
        </w:rPr>
        <w:t>(Wang and Lee 2020)</w:t>
      </w:r>
      <w:r w:rsidR="005B40E5"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bserved 36.34 MPa when combining BA with stone dust. However, higher replacements (&gt;30%) often reduce workability due to BA’s porous nature</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090B72"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C66CCE" w:rsidRPr="00AB2DEA">
        <w:rPr>
          <w:rFonts w:asciiTheme="majorBidi" w:hAnsiTheme="majorBidi" w:cstheme="majorBidi"/>
          <w:color w:val="000000" w:themeColor="text1"/>
        </w:rPr>
        <w:fldChar w:fldCharType="begin" w:fldLock="1"/>
      </w:r>
      <w:r w:rsidR="00C66CCE"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AB2DEA">
        <w:rPr>
          <w:rFonts w:asciiTheme="majorBidi" w:hAnsiTheme="majorBidi" w:cstheme="majorBidi"/>
          <w:color w:val="000000" w:themeColor="text1"/>
        </w:rPr>
        <w:fldChar w:fldCharType="separate"/>
      </w:r>
      <w:r w:rsidR="00C66CCE" w:rsidRPr="00AB2DEA">
        <w:rPr>
          <w:rFonts w:asciiTheme="majorBidi" w:hAnsiTheme="majorBidi" w:cstheme="majorBidi"/>
          <w:noProof/>
          <w:color w:val="000000" w:themeColor="text1"/>
        </w:rPr>
        <w:t>(Fauzi et al. 2018)</w:t>
      </w:r>
      <w:r w:rsidR="00C66CC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Combined replacement studies remain limited, with only a few exploring dual roles (e.g., P18’s 15% cement + 20% fine aggregate mix achieving 31 MPa). Processed BA (e.g., re-burnt, ground, or microwave-calcined at 600°C) enhances reactivity and durability, mitigating drawbacks like high water demand</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F31FF9"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Despite these findings, no consensus exists on optimal BA ratios for dual replacement, and most studies lack long-term durability assessments</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oshaghani and Moeini 2017)</w:t>
      </w:r>
      <w:r w:rsidR="00FD144E" w:rsidRPr="00AB2DEA">
        <w:rPr>
          <w:rFonts w:asciiTheme="majorBidi" w:hAnsiTheme="majorBidi" w:cstheme="majorBidi"/>
          <w:color w:val="000000" w:themeColor="text1"/>
        </w:rPr>
        <w:fldChar w:fldCharType="end"/>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conbuildmat.2017.11.043","ISSN":"09500618","abstract":"In this study, the effects of ternary system on corrosion behaviour of self compacting concrete containing self combusted rice husk ash (SCRHA) and metakaolin (MK) were studied. For that different mix proportions were prepared by replacing ordinary Portland cement (OPC) with SCRHA and MK. The OPC was replaced from 0% to 30% by SCRHA or MK as a binary system, whereas from 0% to 40% by SCRHA and MK as ternary system. In order to assess the properties of blended self compacting concrete (SCC), various tests were conducted for fresh state properties (Slump flow test, V-funnel test and L-box test), Strength properties (Compressive strength and splitting tensile strength) and durability properties (Rapid chloride penetration test and potential time study for steel corrosion). From the test results, 15%SCRHA, 10%MK and 10%SCRHA + 10%MK blended SCC showed good performance against all fresh, strength and durability properties. The test results also indicated that OPC properties can be effectively modified by the ternary system of SCRHA and MK and enhance various SCC properties.","author":[{"dropping-particle":"","family":"Kannan","given":"V.","non-dropping-particle":"","parse-names":false,"suffix":""}],"container-title":"Construction and Building Materials","id":"ITEM-1","issued":{"date-parts":[["2018"]]},"page":"169-179","publisher":"Elsevier Ltd","title":"Strength and durability performance of self compacting concrete containing self-combusted rice husk ash and metakaolin","type":"article-journal","volume":"160"},"uris":["http://www.mendeley.com/documents/?uuid=82155ce8-1263-48ca-be04-d36a939bdaa7"]}],"mendeley":{"formattedCitation":"(Kannan 2018)","plainTextFormattedCitation":"(Kannan 2018)","previouslyFormattedCitation":"(Kannan 2018)"},"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Kannan 2018)</w:t>
      </w:r>
      <w:r w:rsidR="00C65A23" w:rsidRPr="00AB2DEA">
        <w:rPr>
          <w:rFonts w:asciiTheme="majorBidi" w:hAnsiTheme="majorBidi" w:cstheme="majorBidi"/>
          <w:color w:val="000000" w:themeColor="text1"/>
        </w:rPr>
        <w:fldChar w:fldCharType="end"/>
      </w:r>
      <w:r w:rsidR="00104404" w:rsidRPr="00AB2DEA">
        <w:rPr>
          <w:rFonts w:asciiTheme="majorBidi" w:hAnsiTheme="majorBidi" w:cstheme="majorBidi"/>
          <w:color w:val="000000" w:themeColor="text1"/>
        </w:rPr>
        <w:fldChar w:fldCharType="begin" w:fldLock="1"/>
      </w:r>
      <w:r w:rsidR="00104404"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p>
    <w:p w14:paraId="6F9B4649" w14:textId="77777777" w:rsidR="009563C3" w:rsidRPr="00AB2DEA" w:rsidRDefault="00152642" w:rsidP="009563C3">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ab/>
        <w:t>Furthermore, numerous investigations concluded that BA can partially replace cement or fine aggregate, but no studies have comprehensively evaluated its dual role in concrete</w:t>
      </w:r>
      <w:r w:rsidR="00D37CD1" w:rsidRPr="00AB2DEA">
        <w:rPr>
          <w:rFonts w:asciiTheme="majorBidi" w:hAnsiTheme="majorBidi" w:cstheme="majorBidi"/>
          <w:color w:val="000000" w:themeColor="text1"/>
        </w:rPr>
        <w:fldChar w:fldCharType="begin" w:fldLock="1"/>
      </w:r>
      <w:r w:rsidR="00090B72" w:rsidRPr="00AB2DEA">
        <w:rPr>
          <w:rFonts w:asciiTheme="majorBidi" w:hAnsiTheme="majorBidi" w:cstheme="majorBidi"/>
          <w:color w:val="000000" w:themeColor="text1"/>
        </w:rPr>
        <w:instrText>ADDIN CSL_CITATION {"citationItems":[{"id":"ITEM-1","itemData":{"DOI":"10.1016/j.matpr.2020.11.652","ISSN":"22147853","abstract":"Requirement of concrete is increasing day by day as the construction activities are growing worldwide. As a result, there is a greater demand for the concrete ingredients, such as cement, sand and aggregates. Though, there is a requirement for making the cost-effective concrete, which has forced the researchers to identify alternative materials to costly cement and sand. Bagasse ash (BAH) and stone dust (SDT) can be an economical alternative to the cement and river sand, respectively. In this study, cement is partially replaced by BAH (10%), and natural sand by SDT in various proportions of 0%, 10%, 20%, 30%, 40% and 50%. Durability (DBY) test such as Rapid chloride permeability test (Rcpt) and Acid resistance test (Art) were performed to determine the various properties of concrete in the hardened state. Rcpt was conducted after 28 and 90 days of water curing. Acid resistance test was conducted on the specimens after 28 and 90 days of immersion into acids (hydrochloric acid (HCl) and sulphuric acid (H2SO4)). Test results revealed that the chloride permeability (CPY) of concrete decreased up to 10% replacement of cement by BAH and 40% replacement of sand by SDT (BS5 sample). Further increase in replacement levels, beyond 10% BAH and 40% SDT has resulted in increase of CPY of the concrete. Also, weight loss (WLS) and compressive strength loss (CsLS) of concrete were observed decreased steadily with the increase in percentage of the replacement materials (up to 10% replacement of cement by BAH and 40% replacement of sand by SDT (BS5 sample)), when specimens were subjected to hydrochloric acid and sulphuric acid tests. Further increase in replacement levels beyond 10% BAH and 40% SDT has resulted in increased WLS and CsLS percentage of the concrete. Among the various proportions of alternative materials studied, the mix with 10% BAH and 40% SDT (BS5 sample) showed a better resistance to both hydrochloric and sulphuric acids attack and can be considered a suitable proportion for producing a cost-effective concrete.","author":[{"dropping-particle":"","family":"Jha","given":"Pooja","non-dropping-particle":"","parse-names":false,"suffix":""},{"dropping-particle":"","family":"Sachan","given":"A. K.","non-dropping-particle":"","parse-names":false,"suffix":""},{"dropping-particle":"","family":"Singh","given":"R. P.","non-dropping-particle":"","parse-names":false,"suffix":""}],"container-title":"Materials Today: Proceedings","id":"ITEM-1","issued":{"date-parts":[["2020"]]},"page":"237-243","publisher":"Elsevier Ltd.","title":"Investigation on the durability of concrete with partial replacement of cement by bagasse ash (BAH) and sand by stone dust (SDT)","type":"article-journal","volume":"43"},"uris":["http://www.mendeley.com/documents/?uuid=e918cec4-5798-47f8-89ea-47955e267d32"]}],"mendeley":{"formattedCitation":"(Jha, Sachan, and Singh 2020)","plainTextFormattedCitation":"(Jha, Sachan, and Singh 2020)","previouslyFormattedCitation":"(Jha, Sachan, and Singh 2020)"},"properties":{"noteIndex":0},"schema":"https://github.com/citation-style-language/schema/raw/master/csl-citation.json"}</w:instrText>
      </w:r>
      <w:r w:rsidR="00D37CD1" w:rsidRPr="00AB2DEA">
        <w:rPr>
          <w:rFonts w:asciiTheme="majorBidi" w:hAnsiTheme="majorBidi" w:cstheme="majorBidi"/>
          <w:color w:val="000000" w:themeColor="text1"/>
        </w:rPr>
        <w:fldChar w:fldCharType="separate"/>
      </w:r>
      <w:r w:rsidR="00D37CD1" w:rsidRPr="00AB2DEA">
        <w:rPr>
          <w:rFonts w:asciiTheme="majorBidi" w:hAnsiTheme="majorBidi" w:cstheme="majorBidi"/>
          <w:noProof/>
          <w:color w:val="000000" w:themeColor="text1"/>
        </w:rPr>
        <w:t xml:space="preserve">(Jha, Sachan, and Singh </w:t>
      </w:r>
      <w:r w:rsidR="00D37CD1" w:rsidRPr="00AB2DEA">
        <w:rPr>
          <w:rFonts w:asciiTheme="majorBidi" w:hAnsiTheme="majorBidi" w:cstheme="majorBidi"/>
          <w:noProof/>
          <w:color w:val="000000" w:themeColor="text1"/>
        </w:rPr>
        <w:lastRenderedPageBreak/>
        <w:t>2020)</w:t>
      </w:r>
      <w:r w:rsidR="00D37CD1"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006375B3" w:rsidRPr="00AB2DEA">
        <w:rPr>
          <w:rFonts w:asciiTheme="majorBidi" w:hAnsiTheme="majorBidi" w:cstheme="majorBidi"/>
          <w:color w:val="000000" w:themeColor="text1"/>
        </w:rPr>
        <w:fldChar w:fldCharType="begin" w:fldLock="1"/>
      </w:r>
      <w:r w:rsidR="005B40E5" w:rsidRPr="00AB2DEA">
        <w:rPr>
          <w:rFonts w:asciiTheme="majorBidi" w:hAnsiTheme="majorBidi" w:cstheme="majorBidi"/>
          <w:color w:val="000000" w:themeColor="text1"/>
        </w:rPr>
        <w:instrText>ADDIN CSL_CITATION {"citationItems":[{"id":"ITEM-1","itemData":{"DOI":"10.1039/d0ta03271a","ISBN":"9789813363885","ISSN":"20507496","abstract":"Most recently, two-dimensional (2D) transition-metal carbides (MXenes) have been demonstrated to be promising electrocatalysts owing to their unique chemical and electronic properties,e.g., metallic conductivity, high hydrophilicity, and tunable surface terminations. Herein, representative progress achieved in MXenes as hydrogen evolution reaction electrocatalysts is reviewed both experimentally and theoretically. Briefly, termination modification and heteroatom incorporation are applied to optimize the chemical and electronic configurations of active sites for intrinsically enhanced catalytic kinetics while various nanostructures and hybridizations are fabricated to increase the density and accessibility of active sites. Then, the achievements of MXene-based catalysts in other electrocatalysis processes are also summarized, including the oxygen evolution/reduction reaction, carbon dioxide reduction reaction and nitrogen reduction reaction. Finally, current challenges and future research directions for MXene-based electrocatalysis are discussed.","author":[{"dropping-particle":"","family":"Wang","given":"Hao","non-dropping-particle":"","parse-names":false,"suffix":""},{"dropping-particle":"","family":"Lee","given":"Jong Min","non-dropping-particle":"","parse-names":false,"suffix":""}],"container-title":"Journal of Materials Chemistry A","id":"ITEM-1","issue":"21","issued":{"date-parts":[["2020"]]},"number-of-pages":"10604-10624","title":"Recent advances in structural engineering of MXene electrocatalysts","type":"book","volume":"8"},"uris":["http://www.mendeley.com/documents/?uuid=8d537369-ac70-463e-a362-62dcadb38db3"]}],"mendeley":{"formattedCitation":"(Wang and Lee 2020)","plainTextFormattedCitation":"(Wang and Lee 2020)","previouslyFormattedCitation":"(Wang and Lee 2020)"},"properties":{"noteIndex":0},"schema":"https://github.com/citation-style-language/schema/raw/master/csl-citation.json"}</w:instrText>
      </w:r>
      <w:r w:rsidR="006375B3" w:rsidRPr="00AB2DEA">
        <w:rPr>
          <w:rFonts w:asciiTheme="majorBidi" w:hAnsiTheme="majorBidi" w:cstheme="majorBidi"/>
          <w:color w:val="000000" w:themeColor="text1"/>
        </w:rPr>
        <w:fldChar w:fldCharType="separate"/>
      </w:r>
      <w:r w:rsidR="006375B3" w:rsidRPr="00AB2DEA">
        <w:rPr>
          <w:rFonts w:asciiTheme="majorBidi" w:hAnsiTheme="majorBidi" w:cstheme="majorBidi"/>
          <w:noProof/>
          <w:color w:val="000000" w:themeColor="text1"/>
        </w:rPr>
        <w:t>(Wang and Lee 2020)</w:t>
      </w:r>
      <w:r w:rsidR="006375B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Key gaps include limited data on combined replacements, inconsistent optimal ratios, and a lack of integrated environmental-mechanical analyses</w:t>
      </w:r>
      <w:r w:rsidR="00192E2E" w:rsidRPr="00AB2DEA">
        <w:rPr>
          <w:rFonts w:asciiTheme="majorBidi" w:hAnsiTheme="majorBidi" w:cstheme="majorBidi"/>
          <w:color w:val="000000" w:themeColor="text1"/>
        </w:rPr>
        <w:fldChar w:fldCharType="begin" w:fldLock="1"/>
      </w:r>
      <w:r w:rsidR="00A927EB" w:rsidRPr="00AB2DEA">
        <w:rPr>
          <w:rFonts w:asciiTheme="majorBidi" w:hAnsiTheme="majorBidi" w:cstheme="majorBidi"/>
          <w:color w:val="000000" w:themeColor="text1"/>
        </w:rPr>
        <w:instrText>ADDIN CSL_CITATION {"citationItems":[{"id":"ITEM-1","itemData":{"DOI":"10.1016/j.jclepro.2022.134822","ISSN":"09596526","abstract":"The individual incorporation of cane bagasse ash (CBA) and waste glass (WG) as substitutes of cement changes the properties of concrete. The aim of this study was to investigate the effects of using CBA with WG as cement substitutes on concrete properties. Different mixtures with cane bagasse ash and waste glass were prepared. The workability of concrete mixtures was evaluated by slump test immediately after casting, density and compressive strength were tested at 28 days. Additionally, cost analysis, carbon dioxide emissions and alkali-silica reaction were evaluated. Using cane bagasse ash with waste glass to produce concrete achieved better results for physical and mechanical properties than the concrete mixture using CBA or WG individually as a partial substitute for cement. The experimental results show that the incorporation of cane bagasse ash decreased the slump related with the low water absorption of CBA. Additionally, the hardened density of concrete incorporating waste glass and cane bagasse ash was lower than traditional concrete, however a definite trend was not observed. The combined use of CBA and WG has a positive contribution in achieving the highest compressive strength. The results exhibited that the incorporation of cane bagasse improved the compressive strength. The CBA15:WG5 mixture can increase 20% compressive strength in comparison with CBA0:WG20 mixture (without CBA). Additionally, CBA15:WG5 mixture have 8% lower cost than the traditional concrete CBA0:WG0. With the partial substitution of 20% of cement by ashes from cane bagasse ash and waste glass, it is possible to reduce the emission of CO2 for each m3 of material produced. On the other hand, the introduction of cane bagasse ash reduces the alkali silica reaction effect.","author":[{"dropping-particle":"","family":"Arbelaez Perez","given":"Oscar Felipe","non-dropping-particle":"","parse-names":false,"suffix":""},{"dropping-particle":"","family":"Florez","given":"Daniela Restrepo","non-dropping-particle":"","parse-names":false,"suffix":""},{"dropping-particle":"","family":"Zapata Vergara","given":"Laura Melina","non-dropping-particle":"","parse-names":false,"suffix":""},{"dropping-particle":"","family":"Hernández Benavides","given":"Karen Viviana","non-dropping-particle":"","parse-names":false,"suffix":""}],"container-title":"Journal of Cleaner Production","id":"ITEM-1","issue":"October","issued":{"date-parts":[["2022"]]},"title":"Innovative use of agro-waste cane bagasse ash and waste glass as cement replacement for green concrete. Cost analysis and carbon dioxide emissions","type":"article-journal","volume":"379"},"uris":["http://www.mendeley.com/documents/?uuid=2ddb7c29-fb2c-4165-813d-e5cf4280790e"]}],"mendeley":{"formattedCitation":"(Arbelaez Perez et al. 2022)","plainTextFormattedCitation":"(Arbelaez Perez et al. 2022)","previouslyFormattedCitation":"(Arbelaez Perez et al. 2022)"},"properties":{"noteIndex":0},"schema":"https://github.com/citation-style-language/schema/raw/master/csl-citation.json"}</w:instrText>
      </w:r>
      <w:r w:rsidR="00192E2E" w:rsidRPr="00AB2DEA">
        <w:rPr>
          <w:rFonts w:asciiTheme="majorBidi" w:hAnsiTheme="majorBidi" w:cstheme="majorBidi"/>
          <w:color w:val="000000" w:themeColor="text1"/>
        </w:rPr>
        <w:fldChar w:fldCharType="separate"/>
      </w:r>
      <w:r w:rsidR="00192E2E" w:rsidRPr="00AB2DEA">
        <w:rPr>
          <w:rFonts w:asciiTheme="majorBidi" w:hAnsiTheme="majorBidi" w:cstheme="majorBidi"/>
          <w:noProof/>
          <w:color w:val="000000" w:themeColor="text1"/>
        </w:rPr>
        <w:t>(Arbelaez Perez et al. 2022)</w:t>
      </w:r>
      <w:r w:rsidR="00192E2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5.12.047","ISSN":"09500618","abstract":"Mechanical and durability properties of mortars containing mineral admixtures were analysed. Mortar mixtures were prepared with a water-to-cementitious materials ratio of 0.60 and a cementitious/sand ratio of 1:3.5. A partial replacement of Ordinary Portland Cement (OPC) by 10% and 20% of untreated sugarcane bagasse ash (UtSCBA), and by 10% and 20% of untreated fly ash (UtFA) was used practically \"as received\". The only post-treatment was to sieve SCBA and FA through No. 200 and No. 100 sieves, respectively. Compressive Strength (CS), Ultrasonic Pulse Velocity (UPV), Electrical Resistivity (ER) and the Rapid Chloride Permeability (RCPT) tests were carried out on cylindrical specimens. The addition of 10% and 20% of UtSCBA and 10% and 20% UtFA to the mortars had the following effects: the CS decreased generally for all the mortars at early ages but after 90 days was similar or surpassed the level of the control; the UPV decreased generally for all the mortars, except for the 10% UtFA mortar which surpassed the control at 180 days; the ER increased generally for all the mortars after only 14 days, especially when UtSCBA was used; the level of permeability decreased generally in all the mortars, but was especially true for the 20% UtSCBA mortar. Correlations between the results of the different tests evidence the need for further investigation of the influence of additives in mortar mixtures in order to develop more reliable predictions on the behaviour of the properties of cementitious materials.","author":[{"dropping-particle":"","family":"Arenas-Piedrahita","given":"J. C.","non-dropping-particle":"","parse-names":false,"suffix":""},{"dropping-particle":"","family":"Montes-García","given":"P.","non-dropping-particle":"","parse-names":false,"suffix":""},{"dropping-particle":"","family":"Mendoza-Rangel","given":"J. M.","non-dropping-particle":"","parse-names":false,"suffix":""},{"dropping-particle":"","family":"López Calvo","given":"H. Z.","non-dropping-particle":"","parse-names":false,"suffix":""},{"dropping-particle":"","family":"Valdez-Tamez","given":"P. L.","non-dropping-particle":"","parse-names":false,"suffix":""},{"dropping-particle":"","family":"Martínez-Reyes","given":"J.","non-dropping-particle":"","parse-names":false,"suffix":""}],"container-title":"Construction and Building Materials","id":"ITEM-1","issued":{"date-parts":[["2016"]]},"page":"69-81","publisher":"Elsevier Ltd","title":"Mechanical and durability properties of mortars prepared with untreated sugarcane bagasse ash and untreated fly ash","type":"article-journal","volume":"105"},"uris":["http://www.mendeley.com/documents/?uuid=91f65af1-bf34-4d5a-a95c-a4bfa0b8bd8f"]}],"mendeley":{"formattedCitation":"(Arenas-Piedrahita et al. 2016)","plainTextFormattedCitation":"(Arenas-Piedrahita et al. 2016)","previouslyFormattedCitation":"(Arenas-Piedrahita et al. 2016)"},"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Arenas-Piedrahita et al. 2016)</w:t>
      </w:r>
      <w:r w:rsidR="004D1006" w:rsidRPr="00AB2DEA">
        <w:rPr>
          <w:rFonts w:asciiTheme="majorBidi" w:hAnsiTheme="majorBidi" w:cstheme="majorBidi"/>
          <w:color w:val="000000" w:themeColor="text1"/>
        </w:rPr>
        <w:fldChar w:fldCharType="end"/>
      </w:r>
      <w:r w:rsidR="00E47FD3" w:rsidRPr="00AB2DEA">
        <w:rPr>
          <w:rFonts w:asciiTheme="majorBidi" w:hAnsiTheme="majorBidi" w:cstheme="majorBidi"/>
          <w:color w:val="000000" w:themeColor="text1"/>
        </w:rPr>
        <w:fldChar w:fldCharType="begin" w:fldLock="1"/>
      </w:r>
      <w:r w:rsidR="00E47FD3" w:rsidRPr="00AB2DEA">
        <w:rPr>
          <w:rFonts w:asciiTheme="majorBidi" w:hAnsiTheme="majorBidi" w:cstheme="majorBidi"/>
          <w:color w:val="000000" w:themeColor="text1"/>
        </w:rPr>
        <w:instrText>ADDIN CSL_CITATION {"citationItems":[{"id":"ITEM-1","itemData":{"DOI":"10.1088/1755-1315/822/1/012037","ISSN":"17551315","abstract":"In recent times, the research in every branch of science and technology is focusing on utilisation of waste materials from different sources such as agricultural, industrial etc., It is both economically beneficial as well as helps in creating a pollution free environment. Various agricultural waste such a sugar cane bagasse ash is also utilised in recent times as it has high amount of silica content. It is a waste product from sugar refinery industry. With the increase in production of sugar, the disposal of bagasse ash becomes difficult. Hence utilisation of bagasse ash as a replacement to cement was experimented by few researchers and found that certain paste properties could be increased by using bagasse ash at certain percentage replacements. In this research, the bagasse ash was replaced by weight of ordinary Portland cement in concrete. The replacement percentage varied from 0 to 15% with a 5% interval. The proportions of cement aggregate and water was finalised by following standard mix design procedure given in IS-10262. Both fresh and hardened concrete properties were tested in each mix. It was observed that the slump value was decreased with the increase in bagasse ash content, the hardened properties like flexural strength, compressive strength, have indicated no major difference in strength levels up to 10% replacement of bagasse ash. Similar trend was observed in the results of 7, 14 and 28 days. With further research, the bagasse ash replacement in concrete can be made more sustainable.","author":[{"dropping-particle":"","family":"Gaddam","given":"Kalpana","non-dropping-particle":"","parse-names":false,"suffix":""}],"container-title":"IOP Conference Series: Earth and Environmental Science","id":"ITEM-1","issue":"1","issued":{"date-parts":[["2021"]]},"title":"Sustainability Studies on Concrete Partial Replacement of Sugarcane Granular Bagasse-ash in Cement","type":"article-journal","volume":"822"},"uris":["http://www.mendeley.com/documents/?uuid=5937820e-7ed8-4653-a04f-a1022817da38"]}],"mendeley":{"formattedCitation":"(Gaddam 2021)","plainTextFormattedCitation":"(Gaddam 2021)","previouslyFormattedCitation":"(Gaddam 2021)"},"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Gaddam 2021)</w:t>
      </w:r>
      <w:r w:rsidR="00E47FD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study aims to evaluate BA’s effect as a partial replacement for both cement (0–30%) and fine aggregate (0–100%) on the compressive strength of concrete.</w:t>
      </w:r>
      <w:r w:rsidR="009563C3" w:rsidRPr="00AB2DEA">
        <w:rPr>
          <w:rFonts w:asciiTheme="majorBidi" w:hAnsiTheme="majorBidi" w:cstheme="majorBidi"/>
          <w:color w:val="000000" w:themeColor="text1"/>
        </w:rPr>
        <w:t xml:space="preserve"> </w:t>
      </w:r>
      <w:r w:rsidR="002F1463" w:rsidRPr="00AB2DEA">
        <w:rPr>
          <w:rFonts w:asciiTheme="majorBidi" w:hAnsiTheme="majorBidi" w:cstheme="majorBidi"/>
          <w:color w:val="000000" w:themeColor="text1"/>
        </w:rPr>
        <w:t>The objectives</w:t>
      </w:r>
      <w:r w:rsidR="009563C3" w:rsidRPr="00AB2DEA">
        <w:rPr>
          <w:rFonts w:asciiTheme="majorBidi" w:hAnsiTheme="majorBidi" w:cstheme="majorBidi"/>
          <w:color w:val="000000" w:themeColor="text1"/>
        </w:rPr>
        <w:t xml:space="preserve"> are (1) to measure the variation of compressive strength at 7 and 28 days and (2) to determine the optimal BA ratios which provide maximum strength with maximum sustainability. The focus is restricted to compressive strength testing only, with no consideration of the durability, microstructure  </w:t>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16/j.conbuildmat.2021.126023","ISSN":"09500618","abstract":"This study investigated the feasibility of using high contents of post-processed sugarcane bagasse ash (PBA) as a partial replacement of cement for the development of Engineered cementitious composites (ECCs) with low amounts (1.5% by volume) of non-oil-coated polyvinyl alcohol (PVA) fibers. PBA was prepared by sieving, burning, and grinding raw sugarcane bagasse ash collected from a sugar mill. Composites using three different replacement levels of cement with PBA (i.e., 40%, 50%, and 60% by mass) were evaluated and compared to a composite without PBA (i.e., PBA-0) and a composite using Class F fly ash (FA) at 60% cement replacement (i.e., FA-60). This study evaluated fiber-bridging properties via single crack tensile tests (SCTT), matrix properties via fracture toughness tests, mechanical properties via compressive strength and uniaxial tensile tests, and physical properties via surface resistivity and flow tests. Results showed that the workability of the mixtures decreased with the increase in PBA content. Furthermore, the incorporation of PBA resulted in a reduction in compressive strength (up to 39.1%) and improvements in surface resistivity. Importantly, PBA composites outperformed the FA composite in compressive strength and surface resistivity. The use of PBA produced reduction in the crack-tip fracture toughness (Jtip). SCTT revealed that the complementary energy of the fiber-bridging relation (Jb') was positively affected by PBA up to 50% cement replacement; yet, at 60% cement replacement, Jb' substantially decreased compared to PBA-0. Jb' increments were attributed to a likely decrease in the fiber/matrix interface chemical bond, whereas the decrease at the 60% cement replacement was attributed to fiber clumping due to the poor workability of the mixture. The fiber-bridging capacity and tensile strength of the composites exhibited a similar trend, where the mixture using 40% cement replacement with PBA showed the highest values and the one using 60% showed the lowest value. All PBA-composites exhibited higher tensile strain capacity compared to PBA-0, and the highest improvement (i.e., 82.1%) was observed at 50% cement replacement with PBA. However, the tensile ductility of the PBA composites was significantly lower than that of FA-60. It is concluded that PBA can generate comparable fiber-bridging properties as those produced by FA; however, FA is more effective at reducing Jtip, thus producing better conditions for pseudo-strain hardening …","author":[{"dropping-particle":"","family":"Subedi","given":"Sujata","non-dropping-particle":"","parse-names":false,"suffix":""},{"dropping-particle":"","family":"Arce","given":"Gabriel A.","non-dropping-particle":"","parse-names":false,"suffix":""},{"dropping-particle":"","family":"Hassan","given":"Marwa M.","non-dropping-particle":"","parse-names":false,"suffix":""},{"dropping-particle":"","family":"Barbato","given":"Michele","non-dropping-particle":"","parse-names":false,"suffix":""},{"dropping-particle":"","family":"Mohammad","given":"Louay N.","non-dropping-particle":"","parse-names":false,"suffix":""},{"dropping-particle":"","family":"Rupnow","given":"Tyson","non-dropping-particle":"","parse-names":false,"suffix":""}],"container-title":"Construction and Building Materials","id":"ITEM-1","issue":"May 2021","issued":{"date-parts":[["2022"]]},"page":"126023","publisher":"Elsevier Ltd","title":"Feasibility of ECC with high contents of post-processed bagasse ash as partial cement replacement","type":"article-journal","volume":"319"},"uris":["http://www.mendeley.com/documents/?uuid=a21dfa2f-2e1d-46c0-b524-51113d41febd"]}],"mendeley":{"formattedCitation":"(Subedi et al. 2022)","plainTextFormattedCitation":"(Subedi et al. 2022)","previouslyFormattedCitation":"(Subedi et al. 2022)"},"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Subedi et al. 2022)</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t xml:space="preserve"> </w:t>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Mangi et al. 2017)</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fldChar w:fldCharType="begin" w:fldLock="1"/>
      </w:r>
      <w:r w:rsidR="009563C3"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9563C3" w:rsidRPr="00AB2DEA">
        <w:rPr>
          <w:rFonts w:asciiTheme="majorBidi" w:hAnsiTheme="majorBidi" w:cstheme="majorBidi"/>
          <w:color w:val="000000" w:themeColor="text1"/>
        </w:rPr>
        <w:fldChar w:fldCharType="separate"/>
      </w:r>
      <w:r w:rsidR="009563C3" w:rsidRPr="00AB2DEA">
        <w:rPr>
          <w:rFonts w:asciiTheme="majorBidi" w:hAnsiTheme="majorBidi" w:cstheme="majorBidi"/>
          <w:noProof/>
          <w:color w:val="000000" w:themeColor="text1"/>
        </w:rPr>
        <w:t>(Fauzi et al. 2018)</w:t>
      </w:r>
      <w:r w:rsidR="009563C3" w:rsidRPr="00AB2DEA">
        <w:rPr>
          <w:rFonts w:asciiTheme="majorBidi" w:hAnsiTheme="majorBidi" w:cstheme="majorBidi"/>
          <w:color w:val="000000" w:themeColor="text1"/>
        </w:rPr>
        <w:fldChar w:fldCharType="end"/>
      </w:r>
      <w:r w:rsidR="009563C3" w:rsidRPr="00AB2DEA">
        <w:rPr>
          <w:rFonts w:asciiTheme="majorBidi" w:hAnsiTheme="majorBidi" w:cstheme="majorBidi"/>
          <w:color w:val="000000" w:themeColor="text1"/>
        </w:rPr>
        <w:t xml:space="preserve"> analysis, and others. This research is aimed to bridge the gaps by adopting sustainable practices while utilizing </w:t>
      </w:r>
      <w:proofErr w:type="spellStart"/>
      <w:r w:rsidR="009563C3" w:rsidRPr="00AB2DEA">
        <w:rPr>
          <w:rFonts w:asciiTheme="majorBidi" w:hAnsiTheme="majorBidi" w:cstheme="majorBidi"/>
          <w:color w:val="000000" w:themeColor="text1"/>
        </w:rPr>
        <w:t>agroindustrial</w:t>
      </w:r>
      <w:proofErr w:type="spellEnd"/>
      <w:r w:rsidR="009563C3" w:rsidRPr="00AB2DEA">
        <w:rPr>
          <w:rFonts w:asciiTheme="majorBidi" w:hAnsiTheme="majorBidi" w:cstheme="majorBidi"/>
          <w:color w:val="000000" w:themeColor="text1"/>
        </w:rPr>
        <w:t xml:space="preserve"> waste in </w:t>
      </w:r>
      <w:commentRangeStart w:id="4"/>
      <w:r w:rsidR="009563C3" w:rsidRPr="00AB2DEA">
        <w:rPr>
          <w:rFonts w:asciiTheme="majorBidi" w:hAnsiTheme="majorBidi" w:cstheme="majorBidi"/>
          <w:color w:val="000000" w:themeColor="text1"/>
        </w:rPr>
        <w:t>concrete.</w:t>
      </w:r>
      <w:commentRangeEnd w:id="0"/>
      <w:r w:rsidR="004128A3">
        <w:rPr>
          <w:rStyle w:val="CommentReference"/>
        </w:rPr>
        <w:commentReference w:id="0"/>
      </w:r>
    </w:p>
    <w:p w14:paraId="32E44F5D" w14:textId="77777777" w:rsidR="00400421" w:rsidRPr="00AB2DEA" w:rsidRDefault="00400421" w:rsidP="00400421">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2. Methodology</w:t>
      </w:r>
      <w:commentRangeEnd w:id="4"/>
      <w:r w:rsidR="004128A3">
        <w:rPr>
          <w:rStyle w:val="CommentReference"/>
        </w:rPr>
        <w:commentReference w:id="4"/>
      </w:r>
    </w:p>
    <w:p w14:paraId="7BC56B8A" w14:textId="77777777" w:rsidR="00CA15DF" w:rsidRPr="00AB2DEA" w:rsidRDefault="00CA15DF" w:rsidP="00CA15DF">
      <w:pPr>
        <w:tabs>
          <w:tab w:val="left" w:pos="720"/>
        </w:tabs>
        <w:spacing w:line="480" w:lineRule="auto"/>
        <w:jc w:val="both"/>
        <w:rPr>
          <w:rFonts w:asciiTheme="majorBidi" w:hAnsiTheme="majorBidi" w:cstheme="majorBidi"/>
          <w:color w:val="000000" w:themeColor="text1"/>
        </w:rPr>
      </w:pPr>
      <w:commentRangeStart w:id="5"/>
      <w:r w:rsidRPr="00AB2DEA">
        <w:rPr>
          <w:rFonts w:asciiTheme="majorBidi" w:hAnsiTheme="majorBidi" w:cstheme="majorBidi"/>
          <w:color w:val="000000" w:themeColor="text1"/>
        </w:rPr>
        <w:t xml:space="preserve">The experimental program was designed to evaluate how partially replacing cement and fine aggregate with sugarcane bagasse ash (SBHA) effects on the compressive strength of concrete. The methodology </w:t>
      </w:r>
      <w:r w:rsidR="00DA24AC" w:rsidRPr="00AB2DEA">
        <w:rPr>
          <w:rFonts w:asciiTheme="majorBidi" w:hAnsiTheme="majorBidi" w:cstheme="majorBidi"/>
          <w:color w:val="000000" w:themeColor="text1"/>
        </w:rPr>
        <w:t>included</w:t>
      </w:r>
      <w:r w:rsidRPr="00AB2DEA">
        <w:rPr>
          <w:rFonts w:asciiTheme="majorBidi" w:hAnsiTheme="majorBidi" w:cstheme="majorBidi"/>
          <w:color w:val="000000" w:themeColor="text1"/>
        </w:rPr>
        <w:t xml:space="preserve"> material preparation, mix proportioning, specimen casting, curing, and testing, adhering to relevant ASTM standards.</w:t>
      </w:r>
      <w:commentRangeEnd w:id="5"/>
      <w:r w:rsidR="004128A3">
        <w:rPr>
          <w:rStyle w:val="CommentReference"/>
        </w:rPr>
        <w:commentReference w:id="5"/>
      </w:r>
    </w:p>
    <w:p w14:paraId="5FBB7548" w14:textId="77777777" w:rsidR="00F55F46" w:rsidRPr="00AB2DEA" w:rsidRDefault="00400421" w:rsidP="00400421">
      <w:pPr>
        <w:tabs>
          <w:tab w:val="left" w:pos="720"/>
        </w:tabs>
        <w:spacing w:line="480" w:lineRule="auto"/>
        <w:jc w:val="both"/>
        <w:rPr>
          <w:rFonts w:asciiTheme="majorBidi" w:hAnsiTheme="majorBidi" w:cstheme="majorBidi"/>
          <w:b/>
          <w:bCs/>
          <w:color w:val="000000" w:themeColor="text1"/>
        </w:rPr>
      </w:pPr>
      <w:commentRangeStart w:id="6"/>
      <w:r w:rsidRPr="00AB2DEA">
        <w:rPr>
          <w:rFonts w:asciiTheme="majorBidi" w:hAnsiTheme="majorBidi" w:cstheme="majorBidi"/>
          <w:b/>
          <w:bCs/>
          <w:color w:val="000000" w:themeColor="text1"/>
        </w:rPr>
        <w:t>2.1. Materials</w:t>
      </w:r>
    </w:p>
    <w:p w14:paraId="358F3794" w14:textId="77777777" w:rsidR="00400421" w:rsidRDefault="0038027E" w:rsidP="0038027E">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constituent materials used in this investigation</w:t>
      </w:r>
      <w:r w:rsidR="00947C6A" w:rsidRPr="00AB2DEA">
        <w:rPr>
          <w:rFonts w:asciiTheme="majorBidi" w:hAnsiTheme="majorBidi" w:cstheme="majorBidi"/>
          <w:color w:val="000000" w:themeColor="text1"/>
        </w:rPr>
        <w:t xml:space="preserve"> are Ordinary Portland Cement (OPC), Sugarcane Bagasse Ash (SBHA), water, fine aggregate as well as coarse aggregate Ordinary Portland Cement of </w:t>
      </w:r>
      <w:r w:rsidR="00F0023A">
        <w:rPr>
          <w:rFonts w:asciiTheme="majorBidi" w:hAnsiTheme="majorBidi" w:cstheme="majorBidi"/>
          <w:color w:val="000000" w:themeColor="text1"/>
        </w:rPr>
        <w:t>Stallion</w:t>
      </w:r>
      <w:r w:rsidR="00947C6A" w:rsidRPr="00AB2DEA">
        <w:rPr>
          <w:rFonts w:asciiTheme="majorBidi" w:hAnsiTheme="majorBidi" w:cstheme="majorBidi"/>
          <w:color w:val="000000" w:themeColor="text1"/>
        </w:rPr>
        <w:t xml:space="preserve"> brand which was used as the main binder. The SBHA was obtained from the Kama District of Bagasse and was burnt in a specially designed Bagasse Ash SBHA oven with the captured pure ash later carted to the Khurasan University Laboratory and was air with the help of a No. 4 sieve (4.75 mm). Fine</w:t>
      </w:r>
      <w:r w:rsidR="00654AFA">
        <w:rPr>
          <w:rFonts w:asciiTheme="majorBidi" w:hAnsiTheme="majorBidi" w:cstheme="majorBidi"/>
          <w:color w:val="000000" w:themeColor="text1"/>
        </w:rPr>
        <w:t>,</w:t>
      </w:r>
      <w:r w:rsidR="00947C6A" w:rsidRPr="00AB2DEA">
        <w:rPr>
          <w:rFonts w:asciiTheme="majorBidi" w:hAnsiTheme="majorBidi" w:cstheme="majorBidi"/>
          <w:color w:val="000000" w:themeColor="text1"/>
        </w:rPr>
        <w:t xml:space="preserve"> coarse aggre</w:t>
      </w:r>
      <w:r w:rsidR="00654AFA">
        <w:rPr>
          <w:rFonts w:asciiTheme="majorBidi" w:hAnsiTheme="majorBidi" w:cstheme="majorBidi"/>
          <w:color w:val="000000" w:themeColor="text1"/>
        </w:rPr>
        <w:t xml:space="preserve">gate were obtained from </w:t>
      </w:r>
      <w:proofErr w:type="spellStart"/>
      <w:r w:rsidR="00654AFA">
        <w:rPr>
          <w:rFonts w:asciiTheme="majorBidi" w:hAnsiTheme="majorBidi" w:cstheme="majorBidi"/>
          <w:color w:val="000000" w:themeColor="text1"/>
        </w:rPr>
        <w:t>Zangal</w:t>
      </w:r>
      <w:proofErr w:type="spellEnd"/>
      <w:r w:rsidR="00654AFA">
        <w:rPr>
          <w:rFonts w:asciiTheme="majorBidi" w:hAnsiTheme="majorBidi" w:cstheme="majorBidi"/>
          <w:color w:val="000000" w:themeColor="text1"/>
        </w:rPr>
        <w:t xml:space="preserve"> Bagh </w:t>
      </w:r>
      <w:proofErr w:type="gramStart"/>
      <w:r w:rsidR="00654AFA">
        <w:rPr>
          <w:rFonts w:asciiTheme="majorBidi" w:hAnsiTheme="majorBidi" w:cstheme="majorBidi"/>
          <w:color w:val="000000" w:themeColor="text1"/>
        </w:rPr>
        <w:t xml:space="preserve">of  </w:t>
      </w:r>
      <w:proofErr w:type="spellStart"/>
      <w:r w:rsidR="00654AFA">
        <w:rPr>
          <w:rFonts w:asciiTheme="majorBidi" w:hAnsiTheme="majorBidi" w:cstheme="majorBidi"/>
          <w:color w:val="000000" w:themeColor="text1"/>
        </w:rPr>
        <w:t>Sra</w:t>
      </w:r>
      <w:proofErr w:type="spellEnd"/>
      <w:proofErr w:type="gramEnd"/>
      <w:r w:rsidR="00654AFA">
        <w:rPr>
          <w:rFonts w:asciiTheme="majorBidi" w:hAnsiTheme="majorBidi" w:cstheme="majorBidi"/>
          <w:color w:val="000000" w:themeColor="text1"/>
        </w:rPr>
        <w:t xml:space="preserve"> Roa</w:t>
      </w:r>
      <w:r w:rsidR="00947C6A" w:rsidRPr="00AB2DEA">
        <w:rPr>
          <w:rFonts w:asciiTheme="majorBidi" w:hAnsiTheme="majorBidi" w:cstheme="majorBidi"/>
          <w:color w:val="000000" w:themeColor="text1"/>
        </w:rPr>
        <w:t>d</w:t>
      </w:r>
      <w:r w:rsidR="00654AFA">
        <w:rPr>
          <w:rFonts w:asciiTheme="majorBidi" w:hAnsiTheme="majorBidi" w:cstheme="majorBidi"/>
          <w:color w:val="000000" w:themeColor="text1"/>
        </w:rPr>
        <w:t xml:space="preserve"> District</w:t>
      </w:r>
      <w:r w:rsidR="00947C6A" w:rsidRPr="00AB2DEA">
        <w:rPr>
          <w:rFonts w:asciiTheme="majorBidi" w:hAnsiTheme="majorBidi" w:cstheme="majorBidi"/>
          <w:color w:val="000000" w:themeColor="text1"/>
        </w:rPr>
        <w:t xml:space="preserve"> and coarse aggregate had a maximum size of 20mm and a log </w:t>
      </w:r>
      <w:proofErr w:type="spellStart"/>
      <w:r w:rsidR="00947C6A" w:rsidRPr="00AB2DEA">
        <w:rPr>
          <w:rFonts w:asciiTheme="majorBidi" w:hAnsiTheme="majorBidi" w:cstheme="majorBidi"/>
          <w:color w:val="000000" w:themeColor="text1"/>
        </w:rPr>
        <w:t>anglis</w:t>
      </w:r>
      <w:proofErr w:type="spellEnd"/>
      <w:r w:rsidR="00947C6A" w:rsidRPr="00AB2DEA">
        <w:rPr>
          <w:rFonts w:asciiTheme="majorBidi" w:hAnsiTheme="majorBidi" w:cstheme="majorBidi"/>
          <w:color w:val="000000" w:themeColor="text1"/>
        </w:rPr>
        <w:t xml:space="preserve"> of 24.36%. The water used for mixing and curing all the concrete specimen was captured as potable from a bore hole located at Khurasan </w:t>
      </w:r>
      <w:proofErr w:type="spellStart"/>
      <w:r w:rsidR="00947C6A" w:rsidRPr="00AB2DEA">
        <w:rPr>
          <w:rFonts w:asciiTheme="majorBidi" w:hAnsiTheme="majorBidi" w:cstheme="majorBidi"/>
          <w:color w:val="000000" w:themeColor="text1"/>
        </w:rPr>
        <w:t>University.</w:t>
      </w:r>
      <w:r w:rsidR="00400421" w:rsidRPr="00AB2DEA">
        <w:rPr>
          <w:rFonts w:asciiTheme="majorBidi" w:hAnsiTheme="majorBidi" w:cstheme="majorBidi"/>
          <w:color w:val="000000" w:themeColor="text1"/>
        </w:rPr>
        <w:t>This</w:t>
      </w:r>
      <w:proofErr w:type="spellEnd"/>
      <w:r w:rsidR="00400421" w:rsidRPr="00AB2DEA">
        <w:rPr>
          <w:rFonts w:asciiTheme="majorBidi" w:hAnsiTheme="majorBidi" w:cstheme="majorBidi"/>
          <w:color w:val="000000" w:themeColor="text1"/>
        </w:rPr>
        <w:t xml:space="preserve"> approach is </w:t>
      </w:r>
      <w:r w:rsidR="00400421" w:rsidRPr="00AB2DEA">
        <w:rPr>
          <w:rFonts w:asciiTheme="majorBidi" w:hAnsiTheme="majorBidi" w:cstheme="majorBidi"/>
          <w:color w:val="000000" w:themeColor="text1"/>
        </w:rPr>
        <w:lastRenderedPageBreak/>
        <w:t>consistent with methodologies from other studies which utilized processed ash, such as "SCBA (sieved to 300μm)"</w:t>
      </w:r>
      <w:r w:rsidR="00E47FD3"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88/1757-899X/271/1/012001","ISSN":"1757899X","abstract":"This research addresses the suitability of sugarcane bagasse ash (SCBA) in concrete used as partial cement replacement. Two grades of concrete M15 and M20 were used for the experimental analysis. The cement was partially replaced by SCBA at 0%, 5%, and 10%, by weight in normal strength concrete (NSC). The innovative part of this study is to consider two grades of concrete mixes to evaluate the performance of concrete while cement is replaced by sugarcane bagasse ash. The cylindrical specimens having size 150 mm × 300 mm were used and tested after curing period of 7, 14 and 28 days. It was observed through the experimental work that the compressive strength increases with incorporating SCBA in concrete. Results indicated that the use of SCBA in concrete (M20) at 5% increased the average amount of compressive strength by 12% as compared to the normal strength concrete. The outcome of this work indicates that maximum strength of concrete could be attained at 5% replacement of cement with SCBA. Furthermore, the SCBA also gives compatible slump values which increase the workability of concrete.","author":[{"dropping-particle":"","family":"Mangi","given":"Sajjad Ali","non-dropping-particle":"","parse-names":false,"suffix":""},{"dropping-particle":"","family":"Jamaluddin","given":"N.","non-dropping-particle":"","parse-names":false,"suffix":""},{"dropping-particle":"","family":"Wan Ibrahim","given":"M. H.","non-dropping-particle":"","parse-names":false,"suffix":""},{"dropping-particle":"","family":"Abdullah","given":"Abd Halid","non-dropping-particle":"","parse-names":false,"suffix":""},{"dropping-particle":"","family":"Abdul Awal","given":"A. S.M.","non-dropping-particle":"","parse-names":false,"suffix":""},{"dropping-particle":"","family":"Sohu","given":"Samiullah","non-dropping-particle":"","parse-names":false,"suffix":""},{"dropping-particle":"","family":"Ali","given":"Nizakat","non-dropping-particle":"","parse-names":false,"suffix":""}],"container-title":"IOP Conference Series: Materials Science and Engineering","id":"ITEM-1","issue":"1","issued":{"date-parts":[["2017"]]},"title":"Utilization of sugarcane bagasse ash in concrete as partial replacement of cement","type":"article-journal","volume":"271"},"uris":["http://www.mendeley.com/documents/?uuid=305f93c0-e5e7-4ead-b9dd-b0f95af6e0d3"]}],"mendeley":{"formattedCitation":"(Mangi et al. 2017)","plainTextFormattedCitation":"(Mangi et al. 2017)","previouslyFormattedCitation":"(Mangi et al. 2017)"},"properties":{"noteIndex":0},"schema":"https://github.com/citation-style-language/schema/raw/master/csl-citation.json"}</w:instrText>
      </w:r>
      <w:r w:rsidR="00E47FD3" w:rsidRPr="00AB2DEA">
        <w:rPr>
          <w:rFonts w:asciiTheme="majorBidi" w:hAnsiTheme="majorBidi" w:cstheme="majorBidi"/>
          <w:color w:val="000000" w:themeColor="text1"/>
        </w:rPr>
        <w:fldChar w:fldCharType="separate"/>
      </w:r>
      <w:r w:rsidR="00E47FD3" w:rsidRPr="00AB2DEA">
        <w:rPr>
          <w:rFonts w:asciiTheme="majorBidi" w:hAnsiTheme="majorBidi" w:cstheme="majorBidi"/>
          <w:noProof/>
          <w:color w:val="000000" w:themeColor="text1"/>
        </w:rPr>
        <w:t>(Mangi et al. 2017)</w:t>
      </w:r>
      <w:r w:rsidR="00E47FD3" w:rsidRPr="00AB2DEA">
        <w:rPr>
          <w:rFonts w:asciiTheme="majorBidi" w:hAnsiTheme="majorBidi" w:cstheme="majorBidi"/>
          <w:color w:val="000000" w:themeColor="text1"/>
        </w:rPr>
        <w:fldChar w:fldCharType="end"/>
      </w:r>
      <w:r w:rsidR="00400421" w:rsidRPr="00AB2DEA">
        <w:rPr>
          <w:rFonts w:asciiTheme="majorBidi" w:hAnsiTheme="majorBidi" w:cstheme="majorBidi"/>
          <w:color w:val="000000" w:themeColor="text1"/>
        </w:rPr>
        <w:t xml:space="preserve"> or "SCBA (processed at 600–800°C)"</w:t>
      </w:r>
      <w:r w:rsidR="00C65A23" w:rsidRPr="00AB2DEA">
        <w:rPr>
          <w:rFonts w:asciiTheme="majorBidi" w:hAnsiTheme="majorBidi" w:cstheme="majorBidi"/>
          <w:color w:val="000000" w:themeColor="text1"/>
        </w:rPr>
        <w:fldChar w:fldCharType="begin" w:fldLock="1"/>
      </w:r>
      <w:r w:rsidR="00C65A23" w:rsidRPr="00AB2DEA">
        <w:rPr>
          <w:rFonts w:asciiTheme="majorBidi" w:hAnsiTheme="majorBidi" w:cstheme="majorBidi"/>
          <w:color w:val="000000" w:themeColor="text1"/>
        </w:rPr>
        <w:instrText>ADDIN CSL_CITATION {"citationItems":[{"id":"ITEM-1","itemData":{"DOI":"10.1016/j.matpr.2020.05.814","ISSN":"22147853","abstract":"Cement is a non-replaceable, versatile component of concrete which is highly used in world in all construction works. Demand for cement has been increasing day by day where emission of CO2, over-use of natural resources like lime stone, shale has become environmental problems. To balance this, supplementary cementitious materials are encouraged which involves less use of cement in concrete. Agricultural wastes like bagasse ash, rice husk ash, palm oil ash have been tested for their performance in concrete with partial replacements of cement. Countries like Brazil, India are largest producers of sugarcane, faces scarcity of land due to dumping of raw bagasse. Processing of sugarcane bagasse collected from factory scrap by cleaning and incinerating alters the morphological characters of sugarcane bagasse ash making it fit for using as pozzolanic admixture. It is proved that desired workability, gain in strength, reduction in permeability, resistance to thermal and electrical conductivity are observed in sugarcane bagasse ash replaced concrete when compared with conventional concrete.","author":[{"dropping-particle":"","family":"Yogitha","given":"Bayapureddy","non-dropping-particle":"","parse-names":false,"suffix":""},{"dropping-particle":"","family":"Karthikeyan","given":"M.","non-dropping-particle":"","parse-names":false,"suffix":""},{"dropping-particle":"","family":"Muni Reddy","given":"M. G.","non-dropping-particle":"","parse-names":false,"suffix":""}],"container-title":"Materials Today: Proceedings","id":"ITEM-1","issued":{"date-parts":[["2020"]]},"page":"695-699","publisher":"Elsevier Ltd.","title":"Progress of sugarcane bagasse ash applications in production of Eco-Friendly concrete - Review","type":"article-journal","volume":"33"},"uris":["http://www.mendeley.com/documents/?uuid=2e93836e-2e60-4403-93ae-320f4acba4b9"]}],"mendeley":{"formattedCitation":"(Yogitha, Karthikeyan, and Muni Reddy 2020)","plainTextFormattedCitation":"(Yogitha, Karthikeyan, and Muni Reddy 2020)","previouslyFormattedCitation":"(Yogitha, Karthikeyan, and Muni Reddy 2020)"},"properties":{"noteIndex":0},"schema":"https://github.com/citation-style-language/schema/raw/master/csl-citation.json"}</w:instrText>
      </w:r>
      <w:r w:rsidR="00C65A23" w:rsidRPr="00AB2DEA">
        <w:rPr>
          <w:rFonts w:asciiTheme="majorBidi" w:hAnsiTheme="majorBidi" w:cstheme="majorBidi"/>
          <w:color w:val="000000" w:themeColor="text1"/>
        </w:rPr>
        <w:fldChar w:fldCharType="separate"/>
      </w:r>
      <w:r w:rsidR="00C65A23" w:rsidRPr="00AB2DEA">
        <w:rPr>
          <w:rFonts w:asciiTheme="majorBidi" w:hAnsiTheme="majorBidi" w:cstheme="majorBidi"/>
          <w:noProof/>
          <w:color w:val="000000" w:themeColor="text1"/>
        </w:rPr>
        <w:t>(Yogitha, Karthikeyan, and Muni Reddy 2020)</w:t>
      </w:r>
      <w:r w:rsidR="00C65A23"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p>
    <w:p w14:paraId="5253FC3C" w14:textId="77777777" w:rsidR="00EA638E" w:rsidRDefault="0043195E" w:rsidP="00EA638E">
      <w:pPr>
        <w:keepNext/>
      </w:pPr>
      <w:r w:rsidRPr="0043195E">
        <w:rPr>
          <w:noProof/>
        </w:rPr>
        <w:drawing>
          <wp:inline distT="0" distB="0" distL="0" distR="0" wp14:anchorId="0637B0A0" wp14:editId="217F9D27">
            <wp:extent cx="5943600" cy="4106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106545"/>
                    </a:xfrm>
                    <a:prstGeom prst="rect">
                      <a:avLst/>
                    </a:prstGeom>
                  </pic:spPr>
                </pic:pic>
              </a:graphicData>
            </a:graphic>
          </wp:inline>
        </w:drawing>
      </w:r>
    </w:p>
    <w:p w14:paraId="7B0070F8" w14:textId="77777777" w:rsidR="00EA638E" w:rsidRPr="00EA638E" w:rsidRDefault="00EA638E" w:rsidP="00EA638E">
      <w:pPr>
        <w:pStyle w:val="Caption"/>
        <w:jc w:val="center"/>
      </w:pPr>
      <w:r>
        <w:t xml:space="preserve">Figure </w:t>
      </w:r>
      <w:fldSimple w:instr=" SEQ Figure \* ARABIC ">
        <w:r w:rsidR="00211246">
          <w:rPr>
            <w:noProof/>
          </w:rPr>
          <w:t>1</w:t>
        </w:r>
      </w:fldSimple>
      <w:r>
        <w:t>:</w:t>
      </w:r>
      <w:r w:rsidRPr="009C014E">
        <w:t>Materials: a) Raw Sugar Cane Bagasse, b) Bagasse Ash, c) Cement ,d) Sand and e) Coarse Aggregate</w:t>
      </w:r>
    </w:p>
    <w:p w14:paraId="5AFADEDE" w14:textId="77777777" w:rsidR="006E7127" w:rsidRPr="00AB2DEA" w:rsidRDefault="00400421" w:rsidP="006E7127">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2.2. Mix Proportions</w:t>
      </w:r>
    </w:p>
    <w:p w14:paraId="6544BF64" w14:textId="77777777" w:rsidR="00450F4F" w:rsidRPr="00AB2DEA" w:rsidRDefault="00400421" w:rsidP="00450F4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mix design was formulat</w:t>
      </w:r>
      <w:r w:rsidR="00802717" w:rsidRPr="00AB2DEA">
        <w:rPr>
          <w:rFonts w:asciiTheme="majorBidi" w:hAnsiTheme="majorBidi" w:cstheme="majorBidi"/>
          <w:color w:val="000000" w:themeColor="text1"/>
        </w:rPr>
        <w:t>ed using the ACI 318 method</w:t>
      </w:r>
      <w:r w:rsidRPr="00AB2DEA">
        <w:rPr>
          <w:rFonts w:asciiTheme="majorBidi" w:hAnsiTheme="majorBidi" w:cstheme="majorBidi"/>
          <w:color w:val="000000" w:themeColor="text1"/>
        </w:rPr>
        <w:t>. A total of five concrete mixes were prepared: one control mix (0% replacement) and four experimental mixes with varying replacement levels of cement and fine aggregate with SBHA. The replacement levels for cement were 10%, 20%, 25%, and 30% by weight of OPC. The corresponding replacement levels for fine aggregate were 80%, 50%, 100%, and 10% by w</w:t>
      </w:r>
      <w:r w:rsidR="00802717" w:rsidRPr="00AB2DEA">
        <w:rPr>
          <w:rFonts w:asciiTheme="majorBidi" w:hAnsiTheme="majorBidi" w:cstheme="majorBidi"/>
          <w:color w:val="000000" w:themeColor="text1"/>
        </w:rPr>
        <w:t>eight of sand, respectively</w:t>
      </w:r>
      <w:r w:rsidRPr="00AB2DEA">
        <w:rPr>
          <w:rFonts w:asciiTheme="majorBidi" w:hAnsiTheme="majorBidi" w:cstheme="majorBidi"/>
          <w:color w:val="000000" w:themeColor="text1"/>
        </w:rPr>
        <w:t>. This investigation of dual replacement (cement and aggregate) addresses a noted gap, as other studies have typically focused on single replacements, such as "5–40% cement replacement" or "10-40% fine aggregate" replacement alone</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 xml:space="preserve">(Jahanzaib Khalil, Aslam, and Ahmad </w:t>
      </w:r>
      <w:r w:rsidR="00503431" w:rsidRPr="00AB2DEA">
        <w:rPr>
          <w:rFonts w:asciiTheme="majorBidi" w:hAnsiTheme="majorBidi" w:cstheme="majorBidi"/>
          <w:noProof/>
          <w:color w:val="000000" w:themeColor="text1"/>
        </w:rPr>
        <w:lastRenderedPageBreak/>
        <w:t>2021)</w:t>
      </w:r>
      <w:r w:rsidR="00503431"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detailed mix proportions for all mixes, measured by weight (kg) per batch, are presented in Table 1. The water-cement ratio was maintained consistently across all mixes.</w:t>
      </w:r>
    </w:p>
    <w:p w14:paraId="196F49E1" w14:textId="77777777" w:rsidR="00450F4F" w:rsidRPr="00AB2DEA" w:rsidRDefault="00450F4F" w:rsidP="00450F4F">
      <w:pPr>
        <w:pStyle w:val="Caption"/>
        <w:keepNext/>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1</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Mix Proportions of Concrete Specimens with Partial Replacement of Cement and Fine Aggregate by Sugarcane Bagasse Ash (SBHA)</w:t>
      </w:r>
    </w:p>
    <w:p w14:paraId="5D71FB74" w14:textId="77777777" w:rsidR="00E5631D" w:rsidRDefault="00346FE8" w:rsidP="00572750">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noProof/>
          <w:color w:val="000000" w:themeColor="text1"/>
        </w:rPr>
        <w:drawing>
          <wp:inline distT="0" distB="0" distL="0" distR="0" wp14:anchorId="37BCAF65" wp14:editId="5CA18171">
            <wp:extent cx="5943600" cy="1300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300018"/>
                    </a:xfrm>
                    <a:prstGeom prst="rect">
                      <a:avLst/>
                    </a:prstGeom>
                    <a:noFill/>
                    <a:ln>
                      <a:noFill/>
                    </a:ln>
                  </pic:spPr>
                </pic:pic>
              </a:graphicData>
            </a:graphic>
          </wp:inline>
        </w:drawing>
      </w:r>
      <w:r w:rsidR="00400421" w:rsidRPr="00AB2DEA">
        <w:rPr>
          <w:rFonts w:asciiTheme="majorBidi" w:hAnsiTheme="majorBidi" w:cstheme="majorBidi"/>
          <w:b/>
          <w:bCs/>
          <w:color w:val="000000" w:themeColor="text1"/>
        </w:rPr>
        <w:t>2.3. Experimental Program and Test Procedures</w:t>
      </w:r>
    </w:p>
    <w:p w14:paraId="78C86C40" w14:textId="77777777" w:rsidR="008F12E2" w:rsidRDefault="00F0023A" w:rsidP="008F12E2">
      <w:pPr>
        <w:keepNext/>
        <w:tabs>
          <w:tab w:val="left" w:pos="720"/>
        </w:tabs>
        <w:spacing w:line="480" w:lineRule="auto"/>
        <w:jc w:val="both"/>
      </w:pPr>
      <w:r w:rsidRPr="00F0023A">
        <w:rPr>
          <w:noProof/>
        </w:rPr>
        <w:drawing>
          <wp:inline distT="0" distB="0" distL="0" distR="0" wp14:anchorId="3AEFBE64" wp14:editId="1A67E337">
            <wp:extent cx="5943600" cy="4271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71645"/>
                    </a:xfrm>
                    <a:prstGeom prst="rect">
                      <a:avLst/>
                    </a:prstGeom>
                  </pic:spPr>
                </pic:pic>
              </a:graphicData>
            </a:graphic>
          </wp:inline>
        </w:drawing>
      </w:r>
    </w:p>
    <w:p w14:paraId="3BEDCEA8" w14:textId="77777777" w:rsidR="008F12E2" w:rsidRDefault="008F12E2" w:rsidP="008F12E2">
      <w:pPr>
        <w:pStyle w:val="Caption"/>
        <w:jc w:val="center"/>
      </w:pPr>
      <w:r>
        <w:t xml:space="preserve">Figure </w:t>
      </w:r>
      <w:fldSimple w:instr=" SEQ Figure \* ARABIC ">
        <w:r w:rsidR="00211246">
          <w:rPr>
            <w:noProof/>
          </w:rPr>
          <w:t>2</w:t>
        </w:r>
      </w:fldSimple>
      <w:r>
        <w:t>:Schematic Diagram</w:t>
      </w:r>
      <w:r w:rsidRPr="00C6093C">
        <w:t xml:space="preserve"> </w:t>
      </w:r>
      <w:r>
        <w:t>of Experimental Program</w:t>
      </w:r>
    </w:p>
    <w:p w14:paraId="2D1DE32A" w14:textId="77777777" w:rsidR="00400421" w:rsidRDefault="00400421" w:rsidP="0099362F">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All materials w</w:t>
      </w:r>
      <w:r w:rsidR="00802717" w:rsidRPr="00AB2DEA">
        <w:rPr>
          <w:rFonts w:asciiTheme="majorBidi" w:hAnsiTheme="majorBidi" w:cstheme="majorBidi"/>
          <w:color w:val="000000" w:themeColor="text1"/>
        </w:rPr>
        <w:t>ere measured by weight (kg)</w:t>
      </w:r>
      <w:r w:rsidRPr="00AB2DEA">
        <w:rPr>
          <w:rFonts w:asciiTheme="majorBidi" w:hAnsiTheme="majorBidi" w:cstheme="majorBidi"/>
          <w:color w:val="000000" w:themeColor="text1"/>
        </w:rPr>
        <w:t xml:space="preserve">. The mixing sequence involved first adding the coarse aggregate, followed by the fine aggregate, then the cement and SBHA; these dry materials were mixed until a homogeneous mixture was achieved, </w:t>
      </w:r>
      <w:r w:rsidR="00802717" w:rsidRPr="00AB2DEA">
        <w:rPr>
          <w:rFonts w:asciiTheme="majorBidi" w:hAnsiTheme="majorBidi" w:cstheme="majorBidi"/>
          <w:color w:val="000000" w:themeColor="text1"/>
        </w:rPr>
        <w:t>after which water was added</w:t>
      </w:r>
      <w:r w:rsidRPr="00AB2DEA">
        <w:rPr>
          <w:rFonts w:asciiTheme="majorBidi" w:hAnsiTheme="majorBidi" w:cstheme="majorBidi"/>
          <w:color w:val="000000" w:themeColor="text1"/>
        </w:rPr>
        <w:t xml:space="preserve">. Mixing was performed manually until the mixture was completely homogenous. The workability of each fresh concrete mix was assessed immediately after mixing via a slump test conducted in accordance with ASTM C143 at an </w:t>
      </w:r>
      <w:r w:rsidR="00802717" w:rsidRPr="00AB2DEA">
        <w:rPr>
          <w:rFonts w:asciiTheme="majorBidi" w:hAnsiTheme="majorBidi" w:cstheme="majorBidi"/>
          <w:color w:val="000000" w:themeColor="text1"/>
        </w:rPr>
        <w:t>ambient temperature of 25°C</w:t>
      </w:r>
      <w:r w:rsidRPr="00AB2DEA">
        <w:rPr>
          <w:rFonts w:asciiTheme="majorBidi" w:hAnsiTheme="majorBidi" w:cstheme="majorBidi"/>
          <w:color w:val="000000" w:themeColor="text1"/>
        </w:rPr>
        <w:t>. The measured slump values for each mix are recorded in Table 1</w:t>
      </w:r>
      <w:r w:rsidR="00810EBB">
        <w:rPr>
          <w:rFonts w:asciiTheme="majorBidi" w:hAnsiTheme="majorBidi" w:cstheme="majorBidi"/>
          <w:color w:val="000000" w:themeColor="text1"/>
        </w:rPr>
        <w:t xml:space="preserve"> and 2 </w:t>
      </w:r>
      <w:r w:rsidRPr="00AB2DEA">
        <w:rPr>
          <w:rFonts w:asciiTheme="majorBidi" w:hAnsiTheme="majorBidi" w:cstheme="majorBidi"/>
          <w:color w:val="000000" w:themeColor="text1"/>
        </w:rPr>
        <w:t>.</w:t>
      </w:r>
    </w:p>
    <w:p w14:paraId="6EA09DD1" w14:textId="77777777" w:rsidR="00400421" w:rsidRDefault="00400421" w:rsidP="00675627">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For each mix, six cylindrical specimens (150 mm diameter a</w:t>
      </w:r>
      <w:r w:rsidR="00802717" w:rsidRPr="00AB2DEA">
        <w:rPr>
          <w:rFonts w:asciiTheme="majorBidi" w:hAnsiTheme="majorBidi" w:cstheme="majorBidi"/>
          <w:color w:val="000000" w:themeColor="text1"/>
        </w:rPr>
        <w:t>nd 300 mm length) were cast</w:t>
      </w:r>
      <w:r w:rsidRPr="00AB2DEA">
        <w:rPr>
          <w:rFonts w:asciiTheme="majorBidi" w:hAnsiTheme="majorBidi" w:cstheme="majorBidi"/>
          <w:color w:val="000000" w:themeColor="text1"/>
        </w:rPr>
        <w:t>. The specimens were not demolded and were cured fully submerged in a water tank maintained at a temperatur</w:t>
      </w:r>
      <w:r w:rsidR="002E2C40" w:rsidRPr="00AB2DEA">
        <w:rPr>
          <w:rFonts w:asciiTheme="majorBidi" w:hAnsiTheme="majorBidi" w:cstheme="majorBidi"/>
          <w:color w:val="000000" w:themeColor="text1"/>
        </w:rPr>
        <w:t>e of 25 ± 3°C until testing</w:t>
      </w:r>
      <w:r w:rsidRPr="00AB2DEA">
        <w:rPr>
          <w:rFonts w:asciiTheme="majorBidi" w:hAnsiTheme="majorBidi" w:cstheme="majorBidi"/>
          <w:color w:val="000000" w:themeColor="text1"/>
        </w:rPr>
        <w:t xml:space="preserve">. The primary test conducted was the compressive strength test, a common method employed in similar studies </w:t>
      </w:r>
      <w:r w:rsidR="002F1909" w:rsidRPr="00AB2DEA">
        <w:rPr>
          <w:rFonts w:asciiTheme="majorBidi" w:hAnsiTheme="majorBidi" w:cstheme="majorBidi"/>
          <w:color w:val="000000" w:themeColor="text1"/>
        </w:rPr>
        <w:fldChar w:fldCharType="begin" w:fldLock="1"/>
      </w:r>
      <w:r w:rsidR="002F1909" w:rsidRPr="00AB2DEA">
        <w:rPr>
          <w:rFonts w:asciiTheme="majorBidi" w:hAnsiTheme="majorBidi" w:cstheme="majorBidi"/>
          <w:color w:val="000000" w:themeColor="text1"/>
        </w:rPr>
        <w:instrText>ADDIN CSL_CITATION {"citationItems":[{"id":"ITEM-1","itemData":{"DOI":"10.1016/j.matpr.2020.03.060","ISSN":"22147853","abstract":"In this study, we examined the characteristics of sugarcane bagasse ash (SCBA) as a additional material in the mixture of concrete cubes. The additive material was collected from several sugarcane juice shop from Sathyamangalam and the bagasse get dried in sunlight for two days, sugarcane bagasse is burnt and ash is get collected and its chemical and physical properties was investigated. Sugarcane bagasse ash was replaced with cement in various proportions in the range of 5%-15% (Srinivasan and Sathiya, 2010) [1]. The SCBA mixed with cement and checked the quality tests on consistency and its time check on initial and final setting. The strength property due to compression of sugarcane bagasse ash concrete for different ratio was tested. The dumping of this material may cause environmental issues around the factories so the bagasse ash used as useful material. Therefore we decided to replace 10% in cement by sugarcane bagasse ash. The results of SCBA seem to be similar as concrete properties and replacement percentage could be increased and tested the performance of the concrete.","author":[{"dropping-particle":"","family":"Loganayagan","given":"S.","non-dropping-particle":"","parse-names":false,"suffix":""},{"dropping-particle":"","family":"Mohan","given":"N. Chandra","non-dropping-particle":"","parse-names":false,"suffix":""},{"dropping-particle":"","family":"Dhivyabharathi","given":"S.","non-dropping-particle":"","parse-names":false,"suffix":""}],"container-title":"Materials Today: Proceedings","id":"ITEM-1","issued":{"date-parts":[["2021"]]},"page":"1004-1007","publisher":"Elsevier Ltd.","title":"Sugarcane bagasse ash as alternate supplementary cementitious material in concrete","type":"article-journal","volume":"45"},"uris":["http://www.mendeley.com/documents/?uuid=32f45cdd-5327-4a72-b04a-c055f4f704b7"]}],"mendeley":{"formattedCitation":"(Loganayagan, Mohan, and Dhivyabharathi 2021)","plainTextFormattedCitation":"(Loganayagan, Mohan, and Dhivyabharathi 2021)","previouslyFormattedCitation":"(Loganayagan, Mohan, and Dhivyabharathi 2021)"},"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Loganayagan, Mohan, and Dhivyabharathi 2021)</w:t>
      </w:r>
      <w:r w:rsidR="002F1909" w:rsidRPr="00AB2DEA">
        <w:rPr>
          <w:rFonts w:asciiTheme="majorBidi" w:hAnsiTheme="majorBidi" w:cstheme="majorBidi"/>
          <w:color w:val="000000" w:themeColor="text1"/>
        </w:rPr>
        <w:fldChar w:fldCharType="end"/>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7.07.041","ISSN":"09500618","abstract":"Influence of nanosilica and sugar cane bagasse ash (SCBA) on the mechanical and durability properties of mortar, is investigated in this study. Sixteen mortar mixtures were designed with a particular water to binder ratio of 0.485 and a sand to binder ratio of 2.75. Test specimens were prepared with 3% and 6% replacement of cement weight with nanosilica and a 10–30% replacement of cement weight with SCBA. A compressive strength test was applied to evaluate the mechanical performance of mortars containing nanosilica and SCBA. In addition, transport tests, chloride permeability, electrical resistivity and mercury intrusion porosimetry of single, binary, and ternary blended mortars were conducted to investigate the influence of replacement materials on durability properties of mortars. Nanosilica improved mechanical and durability properties of mortar, while SCBA did not have a substantial influence on mortar performance according to lower strength and durability at early ages. The addition of SCBA in mixtures containing nanosilica intensely decreased compressive strength at the ages of 3 days and 7 days. However, ternary mixture results showed the best performance in the long term.","author":[{"dropping-particle":"","family":"Joshaghani","given":"Alireza","non-dropping-particle":"","parse-names":false,"suffix":""},{"dropping-particle":"","family":"Moeini","given":"Mohammad Amin","non-dropping-particle":"","parse-names":false,"suffix":""}],"container-title":"Construction and Building Materials","id":"ITEM-1","issued":{"date-parts":[["2017"]]},"page":"818-831","publisher":"Elsevier Ltd","title":"Evaluating the effects of sugar cane bagasse ash (SCBA) and nanosilica on the mechanical and durability properties of mortar","type":"article-journal","volume":"152"},"uris":["http://www.mendeley.com/documents/?uuid=67cbd624-e290-4760-9771-cb749c07b914"]}],"mendeley":{"formattedCitation":"(Joshaghani and Moeini 2017)","plainTextFormattedCitation":"(Joshaghani and Moeini 2017)","previouslyFormattedCitation":"(Joshaghani and Moeini 2017)"},"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oshaghani and Moeini 2017)</w:t>
      </w:r>
      <w:r w:rsidR="00FD144E" w:rsidRPr="00AB2DEA">
        <w:rPr>
          <w:rFonts w:asciiTheme="majorBidi" w:hAnsiTheme="majorBidi" w:cstheme="majorBidi"/>
          <w:color w:val="000000" w:themeColor="text1"/>
        </w:rPr>
        <w:fldChar w:fldCharType="end"/>
      </w:r>
      <w:r w:rsidR="00DD3D3A"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The tests were performed at 7 and 28 days of curing using a digital compressive strength machine following the standard pro</w:t>
      </w:r>
      <w:r w:rsidR="008D1DF4" w:rsidRPr="00AB2DEA">
        <w:rPr>
          <w:rFonts w:asciiTheme="majorBidi" w:hAnsiTheme="majorBidi" w:cstheme="majorBidi"/>
          <w:color w:val="000000" w:themeColor="text1"/>
        </w:rPr>
        <w:t>cedure outlined in ASTM C39</w:t>
      </w:r>
      <w:r w:rsidRPr="00AB2DEA">
        <w:rPr>
          <w:rFonts w:asciiTheme="majorBidi" w:hAnsiTheme="majorBidi" w:cstheme="majorBidi"/>
          <w:color w:val="000000" w:themeColor="text1"/>
        </w:rPr>
        <w:t>. For each mix and testing age, three specimens were tested, an</w:t>
      </w:r>
      <w:r w:rsidR="008D1DF4" w:rsidRPr="00AB2DEA">
        <w:rPr>
          <w:rFonts w:asciiTheme="majorBidi" w:hAnsiTheme="majorBidi" w:cstheme="majorBidi"/>
          <w:color w:val="000000" w:themeColor="text1"/>
        </w:rPr>
        <w:t>d the results were averaged</w:t>
      </w:r>
      <w:r w:rsidRPr="00AB2DEA">
        <w:rPr>
          <w:rFonts w:asciiTheme="majorBidi" w:hAnsiTheme="majorBidi" w:cstheme="majorBidi"/>
          <w:color w:val="000000" w:themeColor="text1"/>
        </w:rPr>
        <w:t xml:space="preserve">. </w:t>
      </w:r>
      <w:r w:rsidR="00675627" w:rsidRPr="00AB2DEA">
        <w:rPr>
          <w:rFonts w:asciiTheme="majorBidi" w:hAnsiTheme="majorBidi" w:cstheme="majorBidi"/>
          <w:color w:val="000000" w:themeColor="text1"/>
        </w:rPr>
        <w:t>There were no deviations from the norms defined in the standard regarding the application of the loading rate. During the various procedures of mixing, casting, curing, and testing, no issues, abnormalities, and apparent demerits such as physical cracks or segregation of the base materials were detected.</w:t>
      </w:r>
    </w:p>
    <w:p w14:paraId="22D359C8" w14:textId="77777777" w:rsidR="00572750" w:rsidRDefault="00572750" w:rsidP="00572750">
      <w:pPr>
        <w:keepNext/>
        <w:tabs>
          <w:tab w:val="left" w:pos="720"/>
        </w:tabs>
        <w:spacing w:line="480" w:lineRule="auto"/>
        <w:jc w:val="both"/>
      </w:pPr>
      <w:r w:rsidRPr="00B31F5F">
        <w:rPr>
          <w:rFonts w:asciiTheme="majorBidi" w:hAnsiTheme="majorBidi" w:cstheme="majorBidi"/>
          <w:b/>
          <w:bCs/>
          <w:noProof/>
          <w:color w:val="000000" w:themeColor="text1"/>
        </w:rPr>
        <w:drawing>
          <wp:inline distT="0" distB="0" distL="0" distR="0" wp14:anchorId="1E846323" wp14:editId="57DC0B5B">
            <wp:extent cx="5943600" cy="18884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888490"/>
                    </a:xfrm>
                    <a:prstGeom prst="rect">
                      <a:avLst/>
                    </a:prstGeom>
                  </pic:spPr>
                </pic:pic>
              </a:graphicData>
            </a:graphic>
          </wp:inline>
        </w:drawing>
      </w:r>
    </w:p>
    <w:p w14:paraId="21281511" w14:textId="77777777" w:rsidR="00572750" w:rsidRPr="00572750" w:rsidRDefault="00572750" w:rsidP="00572750">
      <w:pPr>
        <w:pStyle w:val="Caption"/>
        <w:jc w:val="center"/>
        <w:rPr>
          <w:rFonts w:asciiTheme="majorBidi" w:hAnsiTheme="majorBidi" w:cstheme="majorBidi"/>
          <w:b/>
          <w:bCs/>
          <w:color w:val="000000" w:themeColor="text1"/>
        </w:rPr>
      </w:pPr>
      <w:r>
        <w:t xml:space="preserve">Figure </w:t>
      </w:r>
      <w:fldSimple w:instr=" SEQ Figure \* ARABIC ">
        <w:r w:rsidR="00211246">
          <w:rPr>
            <w:noProof/>
          </w:rPr>
          <w:t>3</w:t>
        </w:r>
      </w:fldSimple>
      <w:r>
        <w:t>:</w:t>
      </w:r>
      <w:r w:rsidRPr="00AA45EF">
        <w:t>a) Specimen testing for compressive Strength, b) Specimen after testing and d) Specimen in curing tank.</w:t>
      </w:r>
      <w:commentRangeEnd w:id="6"/>
      <w:r w:rsidR="00FB70BC">
        <w:rPr>
          <w:rStyle w:val="CommentReference"/>
          <w:i w:val="0"/>
          <w:iCs w:val="0"/>
          <w:color w:val="auto"/>
        </w:rPr>
        <w:commentReference w:id="6"/>
      </w:r>
    </w:p>
    <w:p w14:paraId="19BCE4A0"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 Results and Discussion</w:t>
      </w:r>
    </w:p>
    <w:p w14:paraId="7E9B917B" w14:textId="77777777" w:rsidR="002519AC" w:rsidRPr="00AB2DEA" w:rsidRDefault="002519AC" w:rsidP="002519AC">
      <w:pPr>
        <w:tabs>
          <w:tab w:val="left" w:pos="720"/>
          <w:tab w:val="left" w:pos="6959"/>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is research focused on the impact concrete properties when cement and fine aggregate are substituted with sugarcane bagasse ash (SBHA) on partial basis. There are five concrete mixes which were prepared: one control mix (S1: 0% SBHA) and four experimental mixes with varying dual replacement levels (S2: 10% cement, 80% sand; S3: 20% cement, 50% sand; S4: 30% cement, 10% sand; S5: 25% cement, 100% sand). The main tests done were liquid permeability tests and compressive strength tests that were done after 7 and 28 days and.</w:t>
      </w:r>
    </w:p>
    <w:p w14:paraId="31292734" w14:textId="77777777" w:rsidR="007C0514" w:rsidRPr="00AB2DEA" w:rsidRDefault="007C0514" w:rsidP="008D226D">
      <w:pPr>
        <w:tabs>
          <w:tab w:val="left" w:pos="720"/>
          <w:tab w:val="left" w:pos="6959"/>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1. Experimental Scope and Mix Design Summary</w:t>
      </w:r>
      <w:r w:rsidR="008D226D" w:rsidRPr="00AB2DEA">
        <w:rPr>
          <w:rFonts w:asciiTheme="majorBidi" w:hAnsiTheme="majorBidi" w:cstheme="majorBidi"/>
          <w:b/>
          <w:bCs/>
          <w:color w:val="000000" w:themeColor="text1"/>
        </w:rPr>
        <w:tab/>
      </w:r>
    </w:p>
    <w:p w14:paraId="12D1B1C3" w14:textId="77777777" w:rsidR="0098493E" w:rsidRPr="00AB2DEA" w:rsidRDefault="0098493E" w:rsidP="0098493E">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objective was to examine the impact of SBHA as a replacement for both cement and fine aggregate. The mix designs had one control (S1: 0% SBHA) and four experimental mixes: S2 (10% cement, 80% sand), S3 (20% cement, 50% sand), S4 (30% cement, 10% sand), and S5 (25% cement, 100% sand). The property of interest was the compressive strength, taken within the 7 to 28 day frame.</w:t>
      </w:r>
    </w:p>
    <w:p w14:paraId="119D3E57"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2. Workability (Slump)</w:t>
      </w:r>
    </w:p>
    <w:p w14:paraId="586D416E"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workability of fresh concrete, measured by slump test, is presented in Table 1. The control mix (S1) exhibited a slump of 25.4 mm. Among the SBHA mixes, only S2 (10% cement, 80% sand) showed increased workability with a slump of 50.8 mm. Mixes S3, S4, and S5 all resulted in a slump equal to the control at 25.4 mm. This variation aligns with literature findings, where "finer SBFA improved packing density"</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which could explain the increased workability in Mix S2. However, the general consensus indicates that "&gt;20% replacement reduces workability/strength due to higher water demand from porous ashes" </w:t>
      </w:r>
      <w:r w:rsidR="00480ED6" w:rsidRPr="00AB2DEA">
        <w:rPr>
          <w:rFonts w:asciiTheme="majorBidi" w:hAnsiTheme="majorBidi" w:cstheme="majorBidi"/>
          <w:color w:val="000000" w:themeColor="text1"/>
        </w:rPr>
        <w:fldChar w:fldCharType="begin" w:fldLock="1"/>
      </w:r>
      <w:r w:rsidR="00480ED6"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variability aligns with findings that "Workability decreased with higher replacements"</w:t>
      </w:r>
      <w:r w:rsidR="00C66CCE" w:rsidRPr="00AB2DEA">
        <w:rPr>
          <w:rFonts w:asciiTheme="majorBidi" w:hAnsiTheme="majorBidi" w:cstheme="majorBidi"/>
          <w:color w:val="000000" w:themeColor="text1"/>
        </w:rPr>
        <w:fldChar w:fldCharType="begin" w:fldLock="1"/>
      </w:r>
      <w:r w:rsidR="006375B3" w:rsidRPr="00AB2DEA">
        <w:rPr>
          <w:rFonts w:asciiTheme="majorBidi" w:hAnsiTheme="majorBidi" w:cstheme="majorBidi"/>
          <w:color w:val="000000" w:themeColor="text1"/>
        </w:rPr>
        <w:instrText>ADDIN CSL_CITATION {"citationItems":[{"id":"ITEM-1","itemData":{"DOI":"10.1007/978-981-13-0074-5","ISBN":"9789811300745","abstract":"The boost in the number of tertiary institutions and the number of graduates can be seen in the past few decades in most parts of the world. With an increase in the number of female applicants, the gender disparity among undergraduates is also widening. Despite domination of females in the enrollment at higher education institutions, statistics had shown that employment rates are lower among female graduates. Detailed reports had also revealed the differences in employment rate across field of study. As employability has been highlighted as the main factor motivating the youth and other non?traditional students to achieve higher education attainment, the situation raises a question. Did they further their study at tertiary education with different intentions? Analyses were conducted using primary data collected through a self?administrated survey. Quantitative analysis was done to investigate what is the reason for undergraduates to continue their study at a higher education institution. In specific, comparative Support studies are done by gender for various fields of study. The results indicate that dissimilarity exists across a field of study and within gender. Increased chances to be employed after graduating is not the only motivation to go for tertiary education. Hence, assessing the issue of unemployment among undergraduate should be done at the micro level.","author":[{"dropping-particle":"","family":"Fauzi","given":"Mohd Azrizal","non-dropping-particle":"","parse-names":false,"suffix":""},{"dropping-particle":"","family":"Rosseli","given":"Siti Rahimah","non-dropping-particle":"","parse-names":false,"suffix":""},{"dropping-particle":"","family":"Jamuri","given":"Mohd","non-dropping-particle":"","parse-names":false,"suffix":""},{"dropping-particle":"","family":"Seman","given":"Abu","non-dropping-particle":"","parse-names":false,"suffix":""}],"container-title":"Regional Conference on Science, Technology and Social Sciences (RCSTSS 2016)","id":"ITEM-1","issue":"January","issued":{"date-parts":[["2018"]]},"publisher":"Springer Singapore","title":"Regional Conference on Science, Technology and Social Sciences (RCSTSS 2016)","type":"book"},"uris":["http://www.mendeley.com/documents/?uuid=d7cc31d2-d277-4dc9-a3de-1968880edefb"]}],"mendeley":{"formattedCitation":"(Fauzi et al. 2018)","plainTextFormattedCitation":"(Fauzi et al. 2018)","previouslyFormattedCitation":"(Fauzi et al. 2018)"},"properties":{"noteIndex":0},"schema":"https://github.com/citation-style-language/schema/raw/master/csl-citation.json"}</w:instrText>
      </w:r>
      <w:r w:rsidR="00C66CCE" w:rsidRPr="00AB2DEA">
        <w:rPr>
          <w:rFonts w:asciiTheme="majorBidi" w:hAnsiTheme="majorBidi" w:cstheme="majorBidi"/>
          <w:color w:val="000000" w:themeColor="text1"/>
        </w:rPr>
        <w:fldChar w:fldCharType="separate"/>
      </w:r>
      <w:r w:rsidR="00C66CCE" w:rsidRPr="00AB2DEA">
        <w:rPr>
          <w:rFonts w:asciiTheme="majorBidi" w:hAnsiTheme="majorBidi" w:cstheme="majorBidi"/>
          <w:noProof/>
          <w:color w:val="000000" w:themeColor="text1"/>
        </w:rPr>
        <w:t>(Fauzi et al. 2018)</w:t>
      </w:r>
      <w:r w:rsidR="00C66CCE" w:rsidRPr="00AB2DEA">
        <w:rPr>
          <w:rFonts w:asciiTheme="majorBidi" w:hAnsiTheme="majorBidi" w:cstheme="majorBidi"/>
          <w:color w:val="000000" w:themeColor="text1"/>
        </w:rPr>
        <w:fldChar w:fldCharType="end"/>
      </w:r>
      <w:r w:rsidR="00DD3D3A" w:rsidRPr="00AB2DEA">
        <w:rPr>
          <w:rFonts w:asciiTheme="majorBidi" w:hAnsiTheme="majorBidi" w:cstheme="majorBidi"/>
          <w:color w:val="000000" w:themeColor="text1"/>
        </w:rPr>
        <w:t xml:space="preserve"> </w:t>
      </w:r>
      <w:r w:rsidRPr="00AB2DEA">
        <w:rPr>
          <w:rFonts w:asciiTheme="majorBidi" w:hAnsiTheme="majorBidi" w:cstheme="majorBidi"/>
          <w:color w:val="000000" w:themeColor="text1"/>
        </w:rPr>
        <w:t xml:space="preserve">and "Workability and density decreased with higher replacements" </w:t>
      </w:r>
      <w:r w:rsidR="00104404" w:rsidRPr="00AB2DEA">
        <w:rPr>
          <w:rFonts w:asciiTheme="majorBidi" w:hAnsiTheme="majorBidi" w:cstheme="majorBidi"/>
          <w:color w:val="000000" w:themeColor="text1"/>
        </w:rPr>
        <w:fldChar w:fldCharType="begin" w:fldLock="1"/>
      </w:r>
      <w:r w:rsidR="00C66CCE"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104404" w:rsidRPr="00AB2DEA">
        <w:rPr>
          <w:rFonts w:asciiTheme="majorBidi" w:hAnsiTheme="majorBidi" w:cstheme="majorBidi"/>
          <w:color w:val="000000" w:themeColor="text1"/>
        </w:rPr>
        <w:fldChar w:fldCharType="separate"/>
      </w:r>
      <w:r w:rsidR="00104404" w:rsidRPr="00AB2DEA">
        <w:rPr>
          <w:rFonts w:asciiTheme="majorBidi" w:hAnsiTheme="majorBidi" w:cstheme="majorBidi"/>
          <w:noProof/>
          <w:color w:val="000000" w:themeColor="text1"/>
        </w:rPr>
        <w:t>(Bheel et al. 2022)</w:t>
      </w:r>
      <w:r w:rsidR="00104404"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The similar slump values in three of the four mixes, despite high aggregate replacement, suggest that the water demand of the specific SBHA used was manageable within the established w/c ratio.</w:t>
      </w:r>
    </w:p>
    <w:p w14:paraId="72741125" w14:textId="77777777" w:rsidR="00084E6E" w:rsidRPr="00AB2DEA" w:rsidRDefault="00084E6E" w:rsidP="00587250">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2</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Slump Flow vs Concrete Mix</w:t>
      </w:r>
    </w:p>
    <w:p w14:paraId="69C29FC4" w14:textId="77777777" w:rsidR="005A7B71" w:rsidRPr="00AB2DEA" w:rsidRDefault="000D5D4B" w:rsidP="00084E6E">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rPr>
        <w:drawing>
          <wp:inline distT="0" distB="0" distL="0" distR="0" wp14:anchorId="2FAC9380" wp14:editId="0AA36F7E">
            <wp:extent cx="2795286" cy="877674"/>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4313" cy="893068"/>
                    </a:xfrm>
                    <a:prstGeom prst="rect">
                      <a:avLst/>
                    </a:prstGeom>
                    <a:noFill/>
                    <a:ln>
                      <a:noFill/>
                    </a:ln>
                  </pic:spPr>
                </pic:pic>
              </a:graphicData>
            </a:graphic>
          </wp:inline>
        </w:drawing>
      </w:r>
    </w:p>
    <w:p w14:paraId="6A780E9F" w14:textId="77777777" w:rsidR="009E537F" w:rsidRPr="00AB2DEA" w:rsidRDefault="005A7B71" w:rsidP="009E537F">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rPr>
        <w:drawing>
          <wp:inline distT="0" distB="0" distL="0" distR="0" wp14:anchorId="3AF8EE05" wp14:editId="7AD006F6">
            <wp:extent cx="4584700" cy="275590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AD5E399" w14:textId="77777777" w:rsidR="000F3E46" w:rsidRPr="00AB2DEA" w:rsidRDefault="009E537F" w:rsidP="009E537F">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4</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Slump Flow vs Concrete Mix</w:t>
      </w:r>
    </w:p>
    <w:p w14:paraId="1A892566"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3. Compressive Strength</w:t>
      </w:r>
    </w:p>
    <w:p w14:paraId="1A6C721B"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1. Data Presentation and Overall Trend</w:t>
      </w:r>
    </w:p>
    <w:p w14:paraId="4D622430"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Compressive strength was the primary focus of this investigation. The results are summarized in Table 2 and visualized in Figure 1. A clear overall trend was observed where the incorporation of SBHA as a dual replacement led to a significant reduction in early and later-age compressive strength compared to the control. The overall trend indicates that compressive strength decreases as the replacement level of SBHA increases, with all experimental mixes showing lower strength than the control at both testing ages.</w:t>
      </w:r>
    </w:p>
    <w:p w14:paraId="49132FFC" w14:textId="77777777" w:rsidR="00587250" w:rsidRPr="00AB2DEA" w:rsidRDefault="00587250" w:rsidP="00587250">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3</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Compressive Strength of Concrete with Partial Replacement of Cement and Fine Aggregate by Bagasse Ash</w:t>
      </w:r>
    </w:p>
    <w:p w14:paraId="0024BBA1" w14:textId="77777777" w:rsidR="002D6E40" w:rsidRPr="00AB2DEA" w:rsidRDefault="00982867" w:rsidP="00ED1ED2">
      <w:pPr>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rPr>
        <w:drawing>
          <wp:inline distT="0" distB="0" distL="0" distR="0" wp14:anchorId="19A800B5" wp14:editId="5D2FE49D">
            <wp:extent cx="3559216" cy="1142597"/>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0743" cy="1152718"/>
                    </a:xfrm>
                    <a:prstGeom prst="rect">
                      <a:avLst/>
                    </a:prstGeom>
                    <a:noFill/>
                    <a:ln>
                      <a:noFill/>
                    </a:ln>
                  </pic:spPr>
                </pic:pic>
              </a:graphicData>
            </a:graphic>
          </wp:inline>
        </w:drawing>
      </w:r>
    </w:p>
    <w:p w14:paraId="1C3EC43E" w14:textId="77777777" w:rsidR="00587250" w:rsidRPr="00AB2DEA" w:rsidRDefault="00EF57D2" w:rsidP="00587250">
      <w:pPr>
        <w:keepNext/>
        <w:tabs>
          <w:tab w:val="left" w:pos="720"/>
        </w:tabs>
        <w:spacing w:line="480" w:lineRule="auto"/>
        <w:rPr>
          <w:rFonts w:asciiTheme="majorBidi" w:hAnsiTheme="majorBidi" w:cstheme="majorBidi"/>
          <w:color w:val="000000" w:themeColor="text1"/>
        </w:rPr>
      </w:pPr>
      <w:r w:rsidRPr="00AB2DEA">
        <w:rPr>
          <w:rFonts w:asciiTheme="majorBidi" w:hAnsiTheme="majorBidi" w:cstheme="majorBidi"/>
          <w:b/>
          <w:bCs/>
          <w:noProof/>
          <w:color w:val="000000" w:themeColor="text1"/>
        </w:rPr>
        <w:drawing>
          <wp:inline distT="0" distB="0" distL="0" distR="0" wp14:anchorId="1162321B" wp14:editId="7F28EBD4">
            <wp:extent cx="6486525" cy="3651885"/>
            <wp:effectExtent l="0" t="0" r="952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86525" cy="3651885"/>
                    </a:xfrm>
                    <a:prstGeom prst="rect">
                      <a:avLst/>
                    </a:prstGeom>
                    <a:noFill/>
                  </pic:spPr>
                </pic:pic>
              </a:graphicData>
            </a:graphic>
          </wp:inline>
        </w:drawing>
      </w:r>
    </w:p>
    <w:p w14:paraId="2EFB2D35" w14:textId="77777777" w:rsidR="00587250" w:rsidRPr="00AB2DEA" w:rsidRDefault="00587250" w:rsidP="00346E75">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5</w:t>
      </w:r>
      <w:r w:rsidRPr="00AB2DEA">
        <w:rPr>
          <w:rFonts w:asciiTheme="majorBidi" w:hAnsiTheme="majorBidi" w:cstheme="majorBidi"/>
          <w:color w:val="000000" w:themeColor="text1"/>
        </w:rPr>
        <w:fldChar w:fldCharType="end"/>
      </w:r>
      <w:r w:rsidR="00346E7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Compressive Strength of SBHA Concrete Mixes at 7 and 28 Days</w:t>
      </w:r>
    </w:p>
    <w:p w14:paraId="75021255" w14:textId="77777777" w:rsidR="00E5631D" w:rsidRPr="00AB2DEA" w:rsidRDefault="00D07159" w:rsidP="00EF57D2">
      <w:pPr>
        <w:tabs>
          <w:tab w:val="left" w:pos="720"/>
        </w:tabs>
        <w:spacing w:line="480" w:lineRule="auto"/>
        <w:rPr>
          <w:rFonts w:asciiTheme="majorBidi" w:hAnsiTheme="majorBidi" w:cstheme="majorBidi"/>
          <w:b/>
          <w:bCs/>
          <w:color w:val="000000" w:themeColor="text1"/>
        </w:rPr>
      </w:pPr>
      <w:r w:rsidRPr="00AB2DEA">
        <w:rPr>
          <w:rFonts w:asciiTheme="majorBidi" w:hAnsiTheme="majorBidi" w:cstheme="majorBidi"/>
          <w:color w:val="000000" w:themeColor="text1"/>
        </w:rPr>
        <w:br/>
      </w:r>
    </w:p>
    <w:p w14:paraId="6B863D0A" w14:textId="77777777" w:rsidR="008E160C" w:rsidRPr="00AB2DEA" w:rsidRDefault="00917490" w:rsidP="00587250">
      <w:pPr>
        <w:rPr>
          <w:rFonts w:asciiTheme="majorBidi" w:hAnsiTheme="majorBidi" w:cstheme="majorBidi"/>
          <w:b/>
          <w:bCs/>
          <w:color w:val="000000" w:themeColor="text1"/>
          <w:highlight w:val="yellow"/>
        </w:rPr>
      </w:pPr>
      <w:r w:rsidRPr="00AB2DEA">
        <w:rPr>
          <w:rFonts w:asciiTheme="majorBidi" w:hAnsiTheme="majorBidi" w:cstheme="majorBidi"/>
          <w:b/>
          <w:bCs/>
          <w:color w:val="000000" w:themeColor="text1"/>
          <w:highlight w:val="yellow"/>
        </w:rPr>
        <w:br w:type="page"/>
      </w:r>
      <w:r w:rsidR="00047F28" w:rsidRPr="00AB2DEA">
        <w:rPr>
          <w:rFonts w:asciiTheme="majorBidi" w:hAnsiTheme="majorBidi" w:cstheme="majorBidi"/>
          <w:color w:val="000000" w:themeColor="text1"/>
          <w:highlight w:val="yellow"/>
        </w:rPr>
        <w:fldChar w:fldCharType="begin"/>
      </w:r>
      <w:r w:rsidR="00047F28" w:rsidRPr="00AB2DEA">
        <w:rPr>
          <w:rFonts w:asciiTheme="majorBidi" w:hAnsiTheme="majorBidi" w:cstheme="majorBidi"/>
          <w:color w:val="000000" w:themeColor="text1"/>
          <w:highlight w:val="yellow"/>
        </w:rPr>
        <w:instrText xml:space="preserve"> LINK </w:instrText>
      </w:r>
      <w:r w:rsidR="002F629F" w:rsidRPr="00AB2DEA">
        <w:rPr>
          <w:rFonts w:asciiTheme="majorBidi" w:hAnsiTheme="majorBidi" w:cstheme="majorBidi"/>
          <w:color w:val="000000" w:themeColor="text1"/>
          <w:highlight w:val="yellow"/>
        </w:rPr>
        <w:instrText xml:space="preserve">Excel.Sheet.12 "C:\\Users\\najee\\Desktop\\With Hussin Ahmad Collabrative Research Work\\1-Researches about SBHA and BHA\\1 SBHA as Parcial Replacement of Cement and Sand\\Charts and Graphs.xlsx" Sheet1!R14C20 </w:instrText>
      </w:r>
      <w:r w:rsidR="00047F28" w:rsidRPr="00AB2DEA">
        <w:rPr>
          <w:rFonts w:asciiTheme="majorBidi" w:hAnsiTheme="majorBidi" w:cstheme="majorBidi"/>
          <w:color w:val="000000" w:themeColor="text1"/>
          <w:highlight w:val="yellow"/>
        </w:rPr>
        <w:instrText xml:space="preserve">\a \f 5 \h </w:instrText>
      </w:r>
      <w:r w:rsidR="00364314" w:rsidRPr="00AB2DEA">
        <w:rPr>
          <w:rFonts w:asciiTheme="majorBidi" w:hAnsiTheme="majorBidi" w:cstheme="majorBidi"/>
          <w:color w:val="000000" w:themeColor="text1"/>
          <w:highlight w:val="yellow"/>
        </w:rPr>
        <w:instrText xml:space="preserve"> \* MERGEFORMAT </w:instrText>
      </w:r>
      <w:r w:rsidR="00047F28" w:rsidRPr="00AB2DEA">
        <w:rPr>
          <w:rFonts w:asciiTheme="majorBidi" w:hAnsiTheme="majorBidi" w:cstheme="majorBidi"/>
          <w:color w:val="000000" w:themeColor="text1"/>
          <w:highlight w:val="yellow"/>
        </w:rPr>
        <w:fldChar w:fldCharType="separate"/>
      </w:r>
    </w:p>
    <w:p w14:paraId="17E093B5" w14:textId="77777777" w:rsidR="00587250" w:rsidRPr="00AB2DEA" w:rsidRDefault="00917490" w:rsidP="00587250">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highlight w:val="yellow"/>
        </w:rPr>
        <w:lastRenderedPageBreak/>
        <w:drawing>
          <wp:inline distT="0" distB="0" distL="0" distR="0" wp14:anchorId="5FEC22CB" wp14:editId="00FFAC7A">
            <wp:extent cx="604139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41390" cy="4036060"/>
                    </a:xfrm>
                    <a:prstGeom prst="rect">
                      <a:avLst/>
                    </a:prstGeom>
                    <a:noFill/>
                  </pic:spPr>
                </pic:pic>
              </a:graphicData>
            </a:graphic>
          </wp:inline>
        </w:drawing>
      </w:r>
    </w:p>
    <w:p w14:paraId="1D8F4FF6" w14:textId="77777777" w:rsidR="008E160C" w:rsidRPr="00AB2DEA" w:rsidRDefault="00587250" w:rsidP="00587250">
      <w:pPr>
        <w:pStyle w:val="Caption"/>
        <w:jc w:val="center"/>
        <w:rPr>
          <w:rFonts w:asciiTheme="majorBidi" w:hAnsiTheme="majorBidi" w:cstheme="majorBidi"/>
          <w:noProof/>
          <w:color w:val="000000" w:themeColor="text1"/>
          <w:highlight w:val="yellow"/>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6</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Compressive Strength Development of Concrete with Varying SBHA Replacement Levels</w:t>
      </w:r>
    </w:p>
    <w:p w14:paraId="1DFB559A" w14:textId="77777777" w:rsidR="002311B8" w:rsidRPr="00AB2DEA" w:rsidRDefault="00047F28" w:rsidP="00437834">
      <w:pPr>
        <w:tabs>
          <w:tab w:val="left" w:pos="720"/>
        </w:tabs>
        <w:spacing w:line="480" w:lineRule="auto"/>
        <w:rPr>
          <w:rFonts w:asciiTheme="majorBidi" w:hAnsiTheme="majorBidi" w:cstheme="majorBidi"/>
          <w:color w:val="000000" w:themeColor="text1"/>
        </w:rPr>
      </w:pPr>
      <w:r w:rsidRPr="00AB2DEA">
        <w:rPr>
          <w:rFonts w:asciiTheme="majorBidi" w:hAnsiTheme="majorBidi" w:cstheme="majorBidi"/>
          <w:color w:val="000000" w:themeColor="text1"/>
          <w:highlight w:val="yellow"/>
        </w:rPr>
        <w:fldChar w:fldCharType="end"/>
      </w:r>
    </w:p>
    <w:p w14:paraId="4E0FC87D" w14:textId="77777777" w:rsidR="00437834" w:rsidRPr="00AB2DEA" w:rsidRDefault="004B68EF" w:rsidP="00437834">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rPr>
        <w:lastRenderedPageBreak/>
        <w:drawing>
          <wp:inline distT="0" distB="0" distL="0" distR="0" wp14:anchorId="6B8878EB" wp14:editId="6D93BCD7">
            <wp:extent cx="5596890" cy="360934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6890" cy="3609340"/>
                    </a:xfrm>
                    <a:prstGeom prst="rect">
                      <a:avLst/>
                    </a:prstGeom>
                    <a:noFill/>
                  </pic:spPr>
                </pic:pic>
              </a:graphicData>
            </a:graphic>
          </wp:inline>
        </w:drawing>
      </w:r>
    </w:p>
    <w:p w14:paraId="4E8B518E" w14:textId="77777777" w:rsidR="00364314" w:rsidRPr="00AB2DEA" w:rsidRDefault="00437834" w:rsidP="00437834">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7</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Compressive Strength Reduction of Concrete with Bagasse Ash Replacement at 7 and 28 Days</w:t>
      </w:r>
    </w:p>
    <w:p w14:paraId="51C48EE0" w14:textId="77777777" w:rsidR="004E540C" w:rsidRPr="00AB2DEA" w:rsidRDefault="004E540C" w:rsidP="004E540C">
      <w:pPr>
        <w:tabs>
          <w:tab w:val="left" w:pos="720"/>
        </w:tabs>
        <w:spacing w:line="480" w:lineRule="auto"/>
        <w:jc w:val="center"/>
        <w:rPr>
          <w:rFonts w:asciiTheme="majorBidi" w:hAnsiTheme="majorBidi" w:cstheme="majorBidi"/>
          <w:b/>
          <w:bCs/>
          <w:color w:val="000000" w:themeColor="text1"/>
        </w:rPr>
      </w:pPr>
    </w:p>
    <w:p w14:paraId="7CA9FC7D" w14:textId="77777777" w:rsidR="00437834" w:rsidRPr="00AB2DEA" w:rsidRDefault="00437834" w:rsidP="00437834">
      <w:pPr>
        <w:pStyle w:val="Caption"/>
        <w:keepNext/>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Tabl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Tabl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4</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Optimal Replacement Levels of Cement and Fine Aggregate with Sugarcane Bagasse Ash (SBHA)</w:t>
      </w:r>
    </w:p>
    <w:p w14:paraId="204854CD" w14:textId="77777777" w:rsidR="00C56E22" w:rsidRPr="00AB2DEA" w:rsidRDefault="00854FB1" w:rsidP="00364314">
      <w:pPr>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noProof/>
          <w:color w:val="000000" w:themeColor="text1"/>
        </w:rPr>
        <w:drawing>
          <wp:inline distT="0" distB="0" distL="0" distR="0" wp14:anchorId="57C07805" wp14:editId="0DC931A9">
            <wp:extent cx="5943600" cy="13585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1358592"/>
                    </a:xfrm>
                    <a:prstGeom prst="rect">
                      <a:avLst/>
                    </a:prstGeom>
                    <a:noFill/>
                    <a:ln>
                      <a:noFill/>
                    </a:ln>
                  </pic:spPr>
                </pic:pic>
              </a:graphicData>
            </a:graphic>
          </wp:inline>
        </w:drawing>
      </w:r>
    </w:p>
    <w:p w14:paraId="11EA0D06"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2. Specific Results and Mechanistic Analysis</w:t>
      </w:r>
    </w:p>
    <w:p w14:paraId="5B025CC5"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At 28 days, the control mix (S1) achieved a strength of 22.7 MPa. The experimental mixes attained strengths of 11.3 MPa (S2), 13.6 MPa (S3), 14.7 MPa (S4), and 11.7 MPa (S5). This represents a strength reduction of approximately 50.2%, 40.1%, 35.2%, and 48.5% for mixes S2, S3, S4, and S5, respectively. The highest strength among SBHA mixes was achieved by S4 (30% cement, 10% sand) at 14.7 MPa, representing a </w:t>
      </w:r>
      <w:r w:rsidRPr="00AB2DEA">
        <w:rPr>
          <w:rFonts w:asciiTheme="majorBidi" w:hAnsiTheme="majorBidi" w:cstheme="majorBidi"/>
          <w:color w:val="000000" w:themeColor="text1"/>
        </w:rPr>
        <w:lastRenderedPageBreak/>
        <w:t xml:space="preserve">35.2% reduction from the control. The mechanism for this strength reduction is the dilution of cementitious compounds and the potential for higher water demand, though the latter was mitigated by maintaining a constant w/c ratio. The significant strength reduction is attributed to the dilution of cementitious materials and the potential lack of sufficient pozzolanic activity from the SBHA used in this study to compensate for the reduced cement content. This aligns with findings for less reactive ashes, where "SCB BA reduced strength unless w/c adjusted" </w:t>
      </w:r>
      <w:r w:rsidR="00090B72" w:rsidRPr="00AB2DEA">
        <w:rPr>
          <w:rFonts w:asciiTheme="majorBidi" w:hAnsiTheme="majorBidi" w:cstheme="majorBidi"/>
          <w:color w:val="000000" w:themeColor="text1"/>
        </w:rPr>
        <w:fldChar w:fldCharType="begin" w:fldLock="1"/>
      </w:r>
      <w:r w:rsidR="007C3393" w:rsidRPr="00AB2DEA">
        <w:rPr>
          <w:rFonts w:asciiTheme="majorBidi" w:hAnsiTheme="majorBidi" w:cstheme="majorBidi"/>
          <w:color w:val="000000" w:themeColor="text1"/>
        </w:rPr>
        <w:instrText>ADDIN CSL_CITATION {"citationItems":[{"id":"ITEM-1","itemData":{"DOI":"10.1016/j.jobe.2021.102277","ISSN":"23527102","abstract":"The increasing urban development, led by concrete, requires a higher availability of materials and energy, and it will be responsible for a high waste generation. To face the exploitation of natural resources, the use of fossil fuels and the reduction of waste disposal, new environmental-friendly strategies emerge accomplishing the circular economy principles. In this research, the use of poor reactive agro-industrial ashes as sand replacement in cement-based materials is investigated. Poor reactive sugar cane bagasse ashes (fly and bottom ash -SCB FA and SCB BA, respectively) from a power plant in Dominican Republic have been used in substitution rates of 10%, 20% and 30% of weight of sand. Physico-chemical characteristics of ashes are investigated and correlated to the performance of the bio-concretes. SCB FA showed being an enhancer of durability-related properties of the concrete even with high content of silica in form of quartz, due to the capability of modifying the microstructure of the concrete and an additional binding capacity of chlorides ions. Durability-related tests (open porosity test, electrical resistivity test, capillary absorption test and chloride migration test) have been conducted at 28, 60, 90 and 240days. Direct correlations exist when compared chloride migration resistance against porosity and electrical resistivity in concretes with SCB FA, not so for capillary absorption. This demonstrates the inadequacy of establishing conclusions about durability performance of bio-concretes based on durability tests when run independently. The use of agro-industrial ashes as substitutes of natural aggregates not only reduces the consumption of natural sand but can deliver bio-concretes with potential benefits in terms of compressive strength and durability.","author":[{"dropping-particle":"","family":"Torres de Sande","given":"Veronica","non-dropping-particle":"","parse-names":false,"suffix":""},{"dropping-particle":"","family":"Sadique","given":"Monower","non-dropping-particle":"","parse-names":false,"suffix":""},{"dropping-particle":"","family":"Pineda","given":"Paloma","non-dropping-particle":"","parse-names":false,"suffix":""},{"dropping-particle":"","family":"Bras","given":"Ana","non-dropping-particle":"","parse-names":false,"suffix":""},{"dropping-particle":"","family":"Atherton","given":"William","non-dropping-particle":"","parse-names":false,"suffix":""},{"dropping-particle":"","family":"Riley","given":"Mike","non-dropping-particle":"","parse-names":false,"suffix":""}],"container-title":"Journal of Building Engineering","id":"ITEM-1","issue":"December 2020","issued":{"date-parts":[["2021"]]},"page":"102277","publisher":"Elsevier Ltd","title":"Potential use of sugar cane bagasse ash as sand replacement for durable concrete","type":"article-journal","volume":"39"},"uris":["http://www.mendeley.com/documents/?uuid=618546f3-6afb-4fe9-b762-413f74a0ce9c"]}],"mendeley":{"formattedCitation":"(Torres de Sande et al. 2021)","plainTextFormattedCitation":"(Torres de Sande et al. 2021)","previouslyFormattedCitation":"(Torres de Sande et al. 2021)"},"properties":{"noteIndex":0},"schema":"https://github.com/citation-style-language/schema/raw/master/csl-citation.json"}</w:instrText>
      </w:r>
      <w:r w:rsidR="00090B72" w:rsidRPr="00AB2DEA">
        <w:rPr>
          <w:rFonts w:asciiTheme="majorBidi" w:hAnsiTheme="majorBidi" w:cstheme="majorBidi"/>
          <w:color w:val="000000" w:themeColor="text1"/>
        </w:rPr>
        <w:fldChar w:fldCharType="separate"/>
      </w:r>
      <w:r w:rsidR="00090B72" w:rsidRPr="00AB2DEA">
        <w:rPr>
          <w:rFonts w:asciiTheme="majorBidi" w:hAnsiTheme="majorBidi" w:cstheme="majorBidi"/>
          <w:noProof/>
          <w:color w:val="000000" w:themeColor="text1"/>
        </w:rPr>
        <w:t>(Torres de Sande et al. 2021)</w:t>
      </w:r>
      <w:r w:rsidR="00090B72"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b/>
          <w:bCs/>
          <w:color w:val="000000" w:themeColor="text1"/>
        </w:rPr>
        <w:t xml:space="preserve"> </w:t>
      </w:r>
      <w:r w:rsidRPr="00AB2DEA">
        <w:rPr>
          <w:rFonts w:asciiTheme="majorBidi" w:hAnsiTheme="majorBidi" w:cstheme="majorBidi"/>
          <w:color w:val="000000" w:themeColor="text1"/>
        </w:rPr>
        <w:t xml:space="preserve">The low strength results, especially in mixes S2 and S5 with high sand replacement (80% and 100%), suggest that the SBHA used may have lacked sufficient </w:t>
      </w:r>
      <w:proofErr w:type="spellStart"/>
      <w:r w:rsidRPr="00AB2DEA">
        <w:rPr>
          <w:rFonts w:asciiTheme="majorBidi" w:hAnsiTheme="majorBidi" w:cstheme="majorBidi"/>
          <w:color w:val="000000" w:themeColor="text1"/>
        </w:rPr>
        <w:t>pozzolanicity</w:t>
      </w:r>
      <w:proofErr w:type="spellEnd"/>
      <w:r w:rsidRPr="00AB2DEA">
        <w:rPr>
          <w:rFonts w:asciiTheme="majorBidi" w:hAnsiTheme="majorBidi" w:cstheme="majorBidi"/>
          <w:color w:val="000000" w:themeColor="text1"/>
        </w:rPr>
        <w:t xml:space="preserve"> or acted primarily as an inert, fine material that disrupted the packing density. This finding is consistent with literature, which states that "Higher SCBA replacements (&gt;20%) show reduced strength"</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p>
    <w:p w14:paraId="04ADD73F" w14:textId="77777777" w:rsidR="007C0514" w:rsidRPr="00AB2DEA" w:rsidRDefault="007C0514" w:rsidP="007C051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3.3.3. Comparison with Literature and Optimal Replacement Level</w:t>
      </w:r>
    </w:p>
    <w:p w14:paraId="1C275206" w14:textId="77777777" w:rsidR="00DD7253" w:rsidRDefault="007C0514" w:rsidP="00CA048B">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results contrast with studies on processed ash, which reported strength gains; for instance, "Best compressive strength (14.5% increase) at 10% SCBA replace</w:t>
      </w:r>
      <w:r w:rsidR="00192E12" w:rsidRPr="00AB2DEA">
        <w:rPr>
          <w:rFonts w:asciiTheme="majorBidi" w:hAnsiTheme="majorBidi" w:cstheme="majorBidi"/>
          <w:color w:val="000000" w:themeColor="text1"/>
        </w:rPr>
        <w:t>ment" as a sand replacement</w:t>
      </w:r>
      <w:r w:rsidR="00192E12"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page":"100164","publisher":"Elsevier Ltd","title":"Eco-friendly incorporation of sugarcane bagasse ash as partial replacement of sand in foam concrete","type":"article-journal","volume":"4"},"uris":["http://www.mendeley.com/documents/?uuid=7231ae04-41a9-4f9a-a071-76a2e18c2edf"]}],"mendeley":{"formattedCitation":"(Khawaja et al. 2021b)","plainTextFormattedCitation":"(Khawaja et al. 2021b)"},"properties":{"noteIndex":0},"schema":"https://github.com/citation-style-language/schema/raw/master/csl-citation.json"}</w:instrText>
      </w:r>
      <w:r w:rsidR="00192E12"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b)</w:t>
      </w:r>
      <w:r w:rsidR="00192E12"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and "Finer SBFA (10µm) showed 8% higher compressive strength than reference mortar" at 20% cement replacement</w:t>
      </w:r>
      <w:r w:rsidR="00DF6C1E" w:rsidRPr="00AB2DEA">
        <w:rPr>
          <w:rFonts w:asciiTheme="majorBidi" w:hAnsiTheme="majorBidi" w:cstheme="majorBidi"/>
          <w:color w:val="000000" w:themeColor="text1"/>
        </w:rPr>
        <w:fldChar w:fldCharType="begin" w:fldLock="1"/>
      </w:r>
      <w:r w:rsidR="00DF6C1E"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b/>
          <w:bCs/>
          <w:color w:val="000000" w:themeColor="text1"/>
        </w:rPr>
        <w:t xml:space="preserve"> </w:t>
      </w:r>
      <w:r w:rsidRPr="00AB2DEA">
        <w:rPr>
          <w:rFonts w:asciiTheme="majorBidi" w:hAnsiTheme="majorBidi" w:cstheme="majorBidi"/>
          <w:color w:val="000000" w:themeColor="text1"/>
        </w:rPr>
        <w:t>The results of this study contrast with some literature findings that reported strength gains at certain replacement levels. For instance, one study found "Best compressive strength at 20% SCBA replacement (4.35% increase over control)"</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while another reported "Best compressive strength with 30% SCBA"</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724978"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discrepancy can be attributed to differences in the processing of the ash, its pozzolanic activity, and the fact that this study utilized a dual-replacement strategy, whereas the cited literature often replaced only cement or fine aggregate alone, such as "5–40% cement replacement" or "10-40% fine aggregate" replacement</w:t>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0.121371","ISSN":"09500618","abstract":"Concrete is one of the important material being used in construction industry. Rapid reduction of natural resources, huge amount of energy consumption, and environmental degradation involved in the production of cement has motivated researchers to investigate the suitable alternatives to partially or fully replace the cement. The research performed over the last two decades concerning the use of Sugarcane Bagasse Ash (SCBA) as a cement replacement to produce structural concrete is summarized in this paper. Firstly, general information about SCBA production, effect of burning temperature on the SCBA structure, physical and chemical properties of SCBA and reaction mechanism of SCBA are briefly discussed. Then, the influence of SCBA on the fresh state properties is presented and finally, the hardened state characteristics i.e. strength and rate of strength gain, modulus of elasticity, chloride ion penetration and aggressive environment effect on SCBA concrete are presented.","author":[{"dropping-particle":"","family":"Jahanzaib Khalil","given":"Muhammad","non-dropping-particle":"","parse-names":false,"suffix":""},{"dropping-particle":"","family":"Aslam","given":"Muhammad","non-dropping-particle":"","parse-names":false,"suffix":""},{"dropping-particle":"","family":"Ahmad","given":"Sajjad","non-dropping-particle":"","parse-names":false,"suffix":""}],"container-title":"Construction and Building Materials","id":"ITEM-1","issued":{"date-parts":[["2021"]]},"page":"121371","publisher":"Elsevier Ltd","title":"Utilization of sugarcane bagasse ash as cement replacement for the production of sustainable concrete – A review","type":"article-journal","volume":"270"},"uris":["http://www.mendeley.com/documents/?uuid=646a4fea-75f1-4c5e-bda4-e3c22a858ef8"]}],"mendeley":{"formattedCitation":"(Jahanzaib Khalil, Aslam, and Ahmad 2021)","plainTextFormattedCitation":"(Jahanzaib Khalil, Aslam, and Ahmad 2021)","previouslyFormattedCitation":"(Jahanzaib Khalil, Aslam, and Ahmad 2021)"},"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Jahanzaib Khalil, Aslam, and Ahmad 2021)</w:t>
      </w:r>
      <w:r w:rsidR="00503431" w:rsidRPr="00AB2DEA">
        <w:rPr>
          <w:rFonts w:asciiTheme="majorBidi" w:hAnsiTheme="majorBidi" w:cstheme="majorBidi"/>
          <w:color w:val="000000" w:themeColor="text1"/>
        </w:rPr>
        <w:fldChar w:fldCharType="end"/>
      </w:r>
      <w:r w:rsidR="00503431"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07/s11356-022-19478-3","ISBN":"0123456789","ISSN":"16147499","PMID":"35258727","abstract":"Concrete is widely used as a building material all over the world, and its use is increasing the demand of cement and sand in the construction industry. However, the limited resources and environmental degradation are driving scientists to develop alternative materials from vast volumes of agro-industrial wastes as a partial replacement for conventional cement. In the manufacture of concrete, cement is a major binding resource. This study looked into recycling agro-industrial wastes into cement, such as sugarcane bagasse ash (SCBA), coal bottom ash (CBA), and others, to create sustainable and environmentally friendly concrete. This study aims to see how the combined effects of agricultural by-product wastes affected the characteristics of concrete. SCBA is used to replace fine aggregate (FA) ranging from 0 to 40% by weight of FA, while CBA is used to replace cement content ranging from 0 to 20% by weight of the total binder. In this case, a total of 204 concrete samples (cubes and cylinders) are made using a mixed proportion of 1:1.5:3 and a water-cement ratio of 0.54. Workability, density, water absorption, and mechanical characteristics in terms of compressive and splitting tensile strengths were examined in this study. In addition, for each mix percentage, the total embodied carbon was determined. Workability, density, and water absorption were found to be considerably decreased when CBA and SCBA concentration increased. Due to the pozzolanic nature of CBA and SCBA, an increase in compressive and splitting tensile strengths were seen for specific concrete mixtures, and further addition of CBA and SCBA, the decrease in strength. The embodied carbon of SCBA has augmented the total embodied carbon of concrete, though it can be seen that C15S40, which comprises of 15% CBA and 40% SCBA, is the optimum mix that attained tensile and compressive strength by 3.05 MPa and 28.75 MPa correspondingly, with a 4% reduction in total embodied carbon.","author":[{"dropping-particle":"","family":"Bheel","given":"Naraindas","non-dropping-particle":"","parse-names":false,"suffix":""},{"dropping-particle":"","family":"Khoso","given":"Salim","non-dropping-particle":"","parse-names":false,"suffix":""},{"dropping-particle":"","family":"Baloch","given":"Mereen Hussain","non-dropping-particle":"","parse-names":false,"suffix":""},{"dropping-particle":"","family":"Benjeddou","given":"Omrane","non-dropping-particle":"","parse-names":false,"suffix":""},{"dropping-particle":"","family":"Alwetaishi","given":"Mamdooh","non-dropping-particle":"","parse-names":false,"suffix":""}],"container-title":"Environmental Science and Pollution Research","id":"ITEM-1","issue":"35","issued":{"date-parts":[["2022"]]},"page":"52399-52411","title":"Use of waste recycling coal bottom ash and sugarcane bagasse ash as cement and sand replacement material to produce sustainable concrete","type":"article-journal","volume":"29"},"uris":["http://www.mendeley.com/documents/?uuid=86cd3726-ae81-436c-9a25-885b58f7537d"]}],"mendeley":{"formattedCitation":"(Bheel et al. 2022)","plainTextFormattedCitation":"(Bheel et al. 2022)","previouslyFormattedCitation":"(Bheel et al. 2022)"},"properties":{"noteIndex":0},"schema":"https://github.com/citation-style-language/schema/raw/master/csl-citation.json"}</w:instrText>
      </w:r>
      <w:r w:rsidR="00503431" w:rsidRPr="00AB2DEA">
        <w:rPr>
          <w:rFonts w:asciiTheme="majorBidi" w:hAnsiTheme="majorBidi" w:cstheme="majorBidi"/>
          <w:color w:val="000000" w:themeColor="text1"/>
        </w:rPr>
        <w:fldChar w:fldCharType="separate"/>
      </w:r>
      <w:r w:rsidR="00503431" w:rsidRPr="00AB2DEA">
        <w:rPr>
          <w:rFonts w:asciiTheme="majorBidi" w:hAnsiTheme="majorBidi" w:cstheme="majorBidi"/>
          <w:noProof/>
          <w:color w:val="000000" w:themeColor="text1"/>
        </w:rPr>
        <w:t>(Bheel et al. 2022)</w:t>
      </w:r>
      <w:r w:rsidR="00503431"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 observed strength reduction is a common finding in studies utilizing untreated or minimally processed ash, which can be attributed to the "Lack of clarity on optimal processing methods (burning/grinding)"</w:t>
      </w:r>
      <w:r w:rsidR="00FD144E" w:rsidRPr="00AB2DEA">
        <w:rPr>
          <w:rFonts w:asciiTheme="majorBidi" w:hAnsiTheme="majorBidi" w:cstheme="majorBidi"/>
          <w:color w:val="000000" w:themeColor="text1"/>
        </w:rPr>
        <w:fldChar w:fldCharType="begin" w:fldLock="1"/>
      </w:r>
      <w:r w:rsidR="00FD144E"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and the fact that under certain conditions, "SCBA acts more </w:t>
      </w:r>
      <w:r w:rsidRPr="00AB2DEA">
        <w:rPr>
          <w:rFonts w:asciiTheme="majorBidi" w:hAnsiTheme="majorBidi" w:cstheme="majorBidi"/>
          <w:color w:val="000000" w:themeColor="text1"/>
        </w:rPr>
        <w:lastRenderedPageBreak/>
        <w:t>as filler than pozzolan</w:t>
      </w:r>
      <w:r w:rsidRPr="00AB2DEA">
        <w:rPr>
          <w:rFonts w:asciiTheme="majorBidi" w:hAnsiTheme="majorBidi" w:cstheme="majorBidi"/>
          <w:b/>
          <w:bCs/>
          <w:color w:val="000000" w:themeColor="text1"/>
        </w:rPr>
        <w:t>"</w:t>
      </w:r>
      <w:r w:rsidR="00535083" w:rsidRPr="00AB2DEA">
        <w:rPr>
          <w:rFonts w:asciiTheme="majorBidi" w:hAnsiTheme="majorBidi" w:cstheme="majorBidi"/>
          <w:b/>
          <w:bCs/>
          <w:color w:val="000000" w:themeColor="text1"/>
        </w:rPr>
        <w:fldChar w:fldCharType="begin" w:fldLock="1"/>
      </w:r>
      <w:r w:rsidR="00C65A23" w:rsidRPr="00AB2DEA">
        <w:rPr>
          <w:rFonts w:asciiTheme="majorBidi" w:hAnsiTheme="majorBidi" w:cstheme="majorBidi"/>
          <w:b/>
          <w:bCs/>
          <w:color w:val="000000" w:themeColor="text1"/>
        </w:rPr>
        <w:instrText>ADDIN CSL_CITATION {"citationItems":[{"id":"ITEM-1","itemData":{"DOI":"10.1016/j.conbuildmat.2016.10.091","ISSN":"09500618","abstract":"Sugarcane bagasse ash (SCBA) has been reported to be beneficial as cement replacement due to the pozzolanic and the filler effect. The SCBA from a high-efficiency (high temperature) co-generation boiler does not contain significant amorphous silica rather it contains α-quartz generated by phase transitions during combustion. The high combustion temperatures appear to deactivate the silica, and lime-SCBA pastes show little or no pozzolanic activity present, except at a 5% replacement. Compressive strength testing of the cement pastes also suggests that at 5% cement replacement level, the SCBA is potentially pozzolanic. However, up to 15% SCBA cement replacements achieve a pozzolanic index above 75%, which suggests increases in pozzolanic activity by the relative strength tests are more likely from a filler effect than true pozzolanic activity. Despite an apparent lack of pozzolanic activity all SCBA's additions improved sulphuric acid resistance measured both through compressive strength testing and mass loss measurements.","author":[{"dropping-particle":"","family":"Arif","given":"Elisabeth","non-dropping-particle":"","parse-names":false,"suffix":""},{"dropping-particle":"","family":"Clark","given":"Malcolm W.","non-dropping-particle":"","parse-names":false,"suffix":""},{"dropping-particle":"","family":"Lake","given":"Neal","non-dropping-particle":"","parse-names":false,"suffix":""}],"container-title":"Construction and Building Materials","id":"ITEM-1","issued":{"date-parts":[["2016"]]},"page":"287-297","publisher":"Elsevier Ltd","title":"Sugar cane bagasse ash from a high efficiency co-generation boiler: Applications in cement and mortar production","type":"article-journal","volume":"128"},"uris":["http://www.mendeley.com/documents/?uuid=246ede4e-177b-4bcc-bb22-63cd9f73f340"]}],"mendeley":{"formattedCitation":"(Arif, Clark, and Lake 2016)","plainTextFormattedCitation":"(Arif, Clark, and Lake 2016)","previouslyFormattedCitation":"(Arif, Clark, and Lake 2016)"},"properties":{"noteIndex":0},"schema":"https://github.com/citation-style-language/schema/raw/master/csl-citation.json"}</w:instrText>
      </w:r>
      <w:r w:rsidR="00535083" w:rsidRPr="00AB2DEA">
        <w:rPr>
          <w:rFonts w:asciiTheme="majorBidi" w:hAnsiTheme="majorBidi" w:cstheme="majorBidi"/>
          <w:b/>
          <w:bCs/>
          <w:color w:val="000000" w:themeColor="text1"/>
        </w:rPr>
        <w:fldChar w:fldCharType="separate"/>
      </w:r>
      <w:r w:rsidR="00535083" w:rsidRPr="00AB2DEA">
        <w:rPr>
          <w:rFonts w:asciiTheme="majorBidi" w:hAnsiTheme="majorBidi" w:cstheme="majorBidi"/>
          <w:bCs/>
          <w:noProof/>
          <w:color w:val="000000" w:themeColor="text1"/>
        </w:rPr>
        <w:t>(Arif, Clark, and Lake 2016)</w:t>
      </w:r>
      <w:r w:rsidR="00535083" w:rsidRPr="00AB2DEA">
        <w:rPr>
          <w:rFonts w:asciiTheme="majorBidi" w:hAnsiTheme="majorBidi" w:cstheme="majorBidi"/>
          <w:b/>
          <w:bCs/>
          <w:color w:val="000000" w:themeColor="text1"/>
        </w:rPr>
        <w:fldChar w:fldCharType="end"/>
      </w:r>
      <w:r w:rsidR="00724978"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Based on the 28-day compressive strength results, the optimal dual replacement level from the tested combinations is 30% SBHA for cement and 10% SBHA for fine aggregate (Mix S4), which achieved the highest strength among the SBHA mixes at 14.7 MPa. The superior performance of Mix S4 suggests that replacing a higher proportion of cement while minimizing disruption to the fine aggregate skeleton yields better results. The percentage strength reduction for all mixes compared to the control is shown in Figure 2.</w:t>
      </w:r>
    </w:p>
    <w:p w14:paraId="2B826442" w14:textId="77777777" w:rsidR="00654C36" w:rsidRDefault="00654C36" w:rsidP="00654C36">
      <w:pPr>
        <w:pStyle w:val="Caption"/>
        <w:keepNext/>
        <w:jc w:val="center"/>
      </w:pPr>
      <w:r>
        <w:t xml:space="preserve">Table </w:t>
      </w:r>
      <w:fldSimple w:instr=" SEQ Table \* ARABIC ">
        <w:r w:rsidR="00211246">
          <w:rPr>
            <w:noProof/>
          </w:rPr>
          <w:t>5</w:t>
        </w:r>
      </w:fldSimple>
      <w:r>
        <w:t>:</w:t>
      </w:r>
      <w:r w:rsidRPr="006029AF">
        <w:t>Percentage Reduction in Compressive Strength at 7 and 28 Days</w:t>
      </w:r>
    </w:p>
    <w:p w14:paraId="444CF4AB" w14:textId="77777777" w:rsidR="00654C36" w:rsidRPr="00AB2DEA" w:rsidRDefault="00654C36" w:rsidP="00654C36">
      <w:pPr>
        <w:tabs>
          <w:tab w:val="left" w:pos="720"/>
        </w:tabs>
        <w:spacing w:line="480" w:lineRule="auto"/>
        <w:jc w:val="center"/>
        <w:rPr>
          <w:rFonts w:asciiTheme="majorBidi" w:hAnsiTheme="majorBidi" w:cstheme="majorBidi"/>
          <w:color w:val="000000" w:themeColor="text1"/>
        </w:rPr>
      </w:pPr>
      <w:r w:rsidRPr="00654C36">
        <w:rPr>
          <w:noProof/>
        </w:rPr>
        <w:drawing>
          <wp:inline distT="0" distB="0" distL="0" distR="0" wp14:anchorId="7A82CBB3" wp14:editId="06CD91C9">
            <wp:extent cx="5173884" cy="1126708"/>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1102" cy="1132635"/>
                    </a:xfrm>
                    <a:prstGeom prst="rect">
                      <a:avLst/>
                    </a:prstGeom>
                    <a:noFill/>
                    <a:ln>
                      <a:noFill/>
                    </a:ln>
                  </pic:spPr>
                </pic:pic>
              </a:graphicData>
            </a:graphic>
          </wp:inline>
        </w:drawing>
      </w:r>
    </w:p>
    <w:p w14:paraId="575322E7" w14:textId="77777777" w:rsidR="00CA048B" w:rsidRPr="00AB2DEA" w:rsidRDefault="00930F88" w:rsidP="00CA048B">
      <w:pPr>
        <w:keepNext/>
        <w:tabs>
          <w:tab w:val="left" w:pos="720"/>
        </w:tabs>
        <w:spacing w:line="480" w:lineRule="auto"/>
        <w:jc w:val="center"/>
        <w:rPr>
          <w:rFonts w:asciiTheme="majorBidi" w:hAnsiTheme="majorBidi" w:cstheme="majorBidi"/>
          <w:color w:val="000000" w:themeColor="text1"/>
        </w:rPr>
      </w:pPr>
      <w:r w:rsidRPr="00AB2DEA">
        <w:rPr>
          <w:rFonts w:asciiTheme="majorBidi" w:hAnsiTheme="majorBidi" w:cstheme="majorBidi"/>
          <w:b/>
          <w:bCs/>
          <w:noProof/>
          <w:color w:val="000000" w:themeColor="text1"/>
        </w:rPr>
        <w:drawing>
          <wp:inline distT="0" distB="0" distL="0" distR="0" wp14:anchorId="175E73F6" wp14:editId="1D9350BA">
            <wp:extent cx="5864860" cy="3663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64860" cy="3663950"/>
                    </a:xfrm>
                    <a:prstGeom prst="rect">
                      <a:avLst/>
                    </a:prstGeom>
                    <a:noFill/>
                  </pic:spPr>
                </pic:pic>
              </a:graphicData>
            </a:graphic>
          </wp:inline>
        </w:drawing>
      </w:r>
    </w:p>
    <w:p w14:paraId="2B6EEF81" w14:textId="77777777" w:rsidR="00DD7253" w:rsidRPr="00AB2DEA" w:rsidRDefault="00CA048B" w:rsidP="00CA048B">
      <w:pPr>
        <w:pStyle w:val="Caption"/>
        <w:jc w:val="center"/>
        <w:rPr>
          <w:rFonts w:asciiTheme="majorBidi" w:hAnsiTheme="majorBidi" w:cstheme="majorBidi"/>
          <w:color w:val="000000" w:themeColor="text1"/>
        </w:rPr>
      </w:pPr>
      <w:r w:rsidRPr="00AB2DEA">
        <w:rPr>
          <w:rFonts w:asciiTheme="majorBidi" w:hAnsiTheme="majorBidi" w:cstheme="majorBidi"/>
          <w:color w:val="000000" w:themeColor="text1"/>
        </w:rPr>
        <w:t xml:space="preserve">Figure </w:t>
      </w:r>
      <w:r w:rsidRPr="00AB2DEA">
        <w:rPr>
          <w:rFonts w:asciiTheme="majorBidi" w:hAnsiTheme="majorBidi" w:cstheme="majorBidi"/>
          <w:color w:val="000000" w:themeColor="text1"/>
        </w:rPr>
        <w:fldChar w:fldCharType="begin"/>
      </w:r>
      <w:r w:rsidRPr="00AB2DEA">
        <w:rPr>
          <w:rFonts w:asciiTheme="majorBidi" w:hAnsiTheme="majorBidi" w:cstheme="majorBidi"/>
          <w:color w:val="000000" w:themeColor="text1"/>
        </w:rPr>
        <w:instrText xml:space="preserve"> SEQ Figure \* ARABIC </w:instrText>
      </w:r>
      <w:r w:rsidRPr="00AB2DEA">
        <w:rPr>
          <w:rFonts w:asciiTheme="majorBidi" w:hAnsiTheme="majorBidi" w:cstheme="majorBidi"/>
          <w:color w:val="000000" w:themeColor="text1"/>
        </w:rPr>
        <w:fldChar w:fldCharType="separate"/>
      </w:r>
      <w:r w:rsidR="00211246">
        <w:rPr>
          <w:rFonts w:asciiTheme="majorBidi" w:hAnsiTheme="majorBidi" w:cstheme="majorBidi"/>
          <w:noProof/>
          <w:color w:val="000000" w:themeColor="text1"/>
        </w:rPr>
        <w:t>8</w:t>
      </w:r>
      <w:r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Percentage Reduction in Compressive Strength at 7 and 28 Days</w:t>
      </w:r>
    </w:p>
    <w:p w14:paraId="59E6FDCE"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4. Tensile Strength, Water Absorption, and Dry Density</w:t>
      </w:r>
    </w:p>
    <w:p w14:paraId="0DA3AECA"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is study focused exclusively on compressive strength. Tensile strength, water absorption, and dry density were not tested. The scope was limited to the evaluation of compressive strength to establish a baseline for the effect of dual SBHA replacement.</w:t>
      </w:r>
    </w:p>
    <w:p w14:paraId="5B7544E3"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5. Environmental Performance</w:t>
      </w:r>
    </w:p>
    <w:p w14:paraId="3CE09993"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While this study did not conduct a quantitative life cycle assessment, the use of SBHA aligns with the broader environmental benefits identified in the literature. Utilizing SBHA as a partial replacement for cement and fine aggregate inherently contributes to sustainability. Numerous studies confirm that utilizing bagasse ash "reduces waste/sand depletion"</w:t>
      </w:r>
      <w:r w:rsidR="00480ED6" w:rsidRPr="00AB2DEA">
        <w:rPr>
          <w:rFonts w:asciiTheme="majorBidi" w:hAnsiTheme="majorBidi" w:cstheme="majorBidi"/>
          <w:color w:val="000000" w:themeColor="text1"/>
        </w:rPr>
        <w:fldChar w:fldCharType="begin" w:fldLock="1"/>
      </w:r>
      <w:r w:rsidR="0039328A" w:rsidRPr="00AB2DEA">
        <w:rPr>
          <w:rFonts w:asciiTheme="majorBidi" w:hAnsiTheme="majorBidi" w:cstheme="majorBidi"/>
          <w:color w:val="000000" w:themeColor="text1"/>
        </w:rPr>
        <w:instrText>ADDIN CSL_CITATION {"citationItems":[{"id":"ITEM-1","itemData":{"DOI":"10.1016/J.CONBUILDMAT.2020.121753","ISSN":"0950-0618","abstract":"Self-compacting concrete (SCC) is largely used construction material worldwide, uplifting the demand for river sand along with all of its constituents due to the recent construction boom. Rice husk ash (RHA) and Bagasse ash (BA) are the biomass waste of the abundantly produced crops in Pakistan, which causes several cardiovascular diseases to humans and poses threats to degrade air quality as well. Characterization of both RHA and BA was performed at the macro and microstructural level to study their suitability as fine aggregate in SCC. This research aims to study the effect of environment-friendly substitution of river sand with blended waste ashes of RHA and BA on microstructural, fresh, physicomechanical and sulfate resistant properties of SCC. The results of microstructural characterization revealed the pozzolanic nature of ashes is evident in Chapelle activity test and the adsorptive natured siliceous micro-sized ash particles contribute toward higher water demand in SCC. The scanning electron microscopy (SEM) analysis of SCC mixes containing blended ashes of RHA and BA revealed that the formation of secondary calcium silicate hydrate (CSH) gel occurred at a calcium to silica (Ca/Si) ratio of 1.41 as evident in Energy Dispersive X-ray Spectroscopy (EDX) analysis. The results of rheological properties revealed that the fluidity of SCC mixes reduced due to the porous nature of incorporated ashes, whereas the viscosity of the mixes improved upon the incorporation of blended ashes. The physicomechanical properties include water absorption, hardened density, compressive strength, and split tensile strength. The physicomechanical properties depicted that the 20% collective incorporation of waste ashes produced structural lightweight concrete confirming ACI 213R with the compressive strength and hardened density values of 20 MPa and 1816 Kg/m3, respectively. Conclusively, the eco-friendly utilization of blended ashes of RHA and BA improved the microstructure, viscosity, physicomechanical properties, and sulfate resistance of SCC.","author":[{"dropping-particle":"","family":"Hamza Hasnain","given":"Muhammad","non-dropping-particle":"","parse-names":false,"suffix":""},{"dropping-particle":"","family":"Javed","given":"Usman","non-dropping-particle":"","parse-names":false,"suffix":""},{"dropping-particle":"","family":"Ali","given":"Ather","non-dropping-particle":"","parse-names":false,"suffix":""},{"dropping-particle":"","family":"Saeed Zafar","given":"Muhammad","non-dropping-particle":"","parse-names":false,"suffix":""}],"container-title":"Construction and Building Materials","id":"ITEM-1","issued":{"date-parts":[["2021","3","1"]]},"page":"121753","publisher":"Elsevier","title":"Eco-friendly utilization of rice husk ash and bagasse ash blend as partial sand replacement in self-compacting concrete","type":"article-journal","volume":"273"},"uris":["http://www.mendeley.com/documents/?uuid=e11a630a-b64b-3230-8bc6-cd056917778b"]}],"mendeley":{"formattedCitation":"(Hamza Hasnain et al. 2021)","plainTextFormattedCitation":"(Hamza Hasnain et al. 2021)","previouslyFormattedCitation":"(Hamza Hasnain et al. 2021)"},"properties":{"noteIndex":0},"schema":"https://github.com/citation-style-language/schema/raw/master/csl-citation.json"}</w:instrText>
      </w:r>
      <w:r w:rsidR="00480ED6" w:rsidRPr="00AB2DEA">
        <w:rPr>
          <w:rFonts w:asciiTheme="majorBidi" w:hAnsiTheme="majorBidi" w:cstheme="majorBidi"/>
          <w:color w:val="000000" w:themeColor="text1"/>
        </w:rPr>
        <w:fldChar w:fldCharType="separate"/>
      </w:r>
      <w:r w:rsidR="00480ED6" w:rsidRPr="00AB2DEA">
        <w:rPr>
          <w:rFonts w:asciiTheme="majorBidi" w:hAnsiTheme="majorBidi" w:cstheme="majorBidi"/>
          <w:noProof/>
          <w:color w:val="000000" w:themeColor="text1"/>
        </w:rPr>
        <w:t>(Hamza Hasnain et al. 2021)</w:t>
      </w:r>
      <w:r w:rsidR="00480ED6" w:rsidRPr="00AB2DEA">
        <w:rPr>
          <w:rFonts w:asciiTheme="majorBidi" w:hAnsiTheme="majorBidi" w:cstheme="majorBidi"/>
          <w:color w:val="000000" w:themeColor="text1"/>
        </w:rPr>
        <w:fldChar w:fldCharType="end"/>
      </w:r>
      <w:r w:rsidR="007C3393" w:rsidRPr="00AB2DEA">
        <w:rPr>
          <w:rFonts w:asciiTheme="majorBidi" w:hAnsiTheme="majorBidi" w:cstheme="majorBidi"/>
          <w:color w:val="000000" w:themeColor="text1"/>
        </w:rPr>
        <w:fldChar w:fldCharType="begin" w:fldLock="1"/>
      </w:r>
      <w:r w:rsidR="00192E12" w:rsidRPr="00AB2DEA">
        <w:rPr>
          <w:rFonts w:asciiTheme="majorBidi" w:hAnsiTheme="majorBidi" w:cstheme="majorBidi"/>
          <w:color w:val="000000" w:themeColor="text1"/>
        </w:rPr>
        <w:instrText>ADDIN CSL_CITATION {"citationItems":[{"id":"ITEM-1","itemData":{"DOI":"10.1016/J.CLET.2021.100164","ISSN":"2666-7908","abstract":"The sugarcane bagasse is locally utilized in sugar industries for power production that yields a huge amount of dumped waste sugarcane bagasse ash, which poses threats to human health by mutilating the atmosphere through particulate matter. Besides, river sand resources are depleting worldwide due to the uncontrolled extraction of sand for concrete production. Therefore, this research presents the microstructural, fresh, physicomechanical, and thermal properties of bagasse ash incorporated foam concrete and its comparison is made with control foam concrete. Microstructural characterization includes morphology, oxide composition, chemical reactivity, and its crystallographic characteristics. The characterization results revealed that it has flaky, tubular, and irregular-shaped particles containing amorphous silica and thus, possesses pozzolanic reactivity. The results of physicomechanical and thermal properties of 10% sugarcane bagasse ash incorporated foam concrete mix produced the maximum increase in compressive strength of 14.50% and a decrease in thermal conductivity of 10.76% compared to control-mix. The rise in compressive strength of sugarcane bagasse ash-based foam concrete was due to the formation of secondary calcium silicate hydrate gel due to the formation of pozzolanic hydrates. Whereas the decreased thermal conductivity was due to lightweight bagasse ash. Contrarily, the higher replacement of sugarcane bagasse ash changes the pore size and shape, which consequently damages the distribution of the pores by imploding foam bubbles due to the adsorptive nature of sugarcane bagasse ash. Conclusively, sugarcane bagasse ash provides eco-friendly sand replacement in foam concrete without degrading its mechanical properties.","author":[{"dropping-particle":"","family":"Khawaja","given":"Saleh Ali","non-dropping-particle":"","parse-names":false,"suffix":""},{"dropping-particle":"","family":"Javed","given":"Usman","non-dropping-particle":"","parse-names":false,"suffix":""},{"dropping-particle":"","family":"Zafar","given":"Tayyab","non-dropping-particle":"","parse-names":false,"suffix":""},{"dropping-particle":"","family":"Riaz","given":"Mamoon","non-dropping-particle":"","parse-names":false,"suffix":""},{"dropping-particle":"","family":"Zafar","given":"Muhammad Saeed","non-dropping-particle":"","parse-names":false,"suffix":""},{"dropping-particle":"","family":"Khan","given":"Muhammad Khizar","non-dropping-particle":"","parse-names":false,"suffix":""}],"container-title":"Cleaner Engineering and Technology","id":"ITEM-1","issued":{"date-parts":[["2021","10","1"]]},"page":"100164","publisher":"Elsevier","title":"Eco-friendly incorporation of sugarcane bagasse ash as partial replacement of sand in foam concrete","type":"article-journal","volume":"4"},"uris":["http://www.mendeley.com/documents/?uuid=6b6279be-a39c-3bff-97d2-77622f9276bd"]}],"mendeley":{"formattedCitation":"(Khawaja et al. 2021a)","plainTextFormattedCitation":"(Khawaja et al. 2021a)","previouslyFormattedCitation":"(Khawaja et al. 2021)"},"properties":{"noteIndex":0},"schema":"https://github.com/citation-style-language/schema/raw/master/csl-citation.json"}</w:instrText>
      </w:r>
      <w:r w:rsidR="007C3393" w:rsidRPr="00AB2DEA">
        <w:rPr>
          <w:rFonts w:asciiTheme="majorBidi" w:hAnsiTheme="majorBidi" w:cstheme="majorBidi"/>
          <w:color w:val="000000" w:themeColor="text1"/>
        </w:rPr>
        <w:fldChar w:fldCharType="separate"/>
      </w:r>
      <w:r w:rsidR="00192E12" w:rsidRPr="00AB2DEA">
        <w:rPr>
          <w:rFonts w:asciiTheme="majorBidi" w:hAnsiTheme="majorBidi" w:cstheme="majorBidi"/>
          <w:noProof/>
          <w:color w:val="000000" w:themeColor="text1"/>
        </w:rPr>
        <w:t>(Khawaja et al. 2021a)</w:t>
      </w:r>
      <w:r w:rsidR="007C3393"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ffers "sustainability benefits" </w:t>
      </w:r>
      <w:r w:rsidR="002F1909" w:rsidRPr="00AB2DEA">
        <w:rPr>
          <w:rFonts w:asciiTheme="majorBidi" w:hAnsiTheme="majorBidi" w:cstheme="majorBidi"/>
          <w:color w:val="000000" w:themeColor="text1"/>
        </w:rPr>
        <w:fldChar w:fldCharType="begin" w:fldLock="1"/>
      </w:r>
      <w:r w:rsidR="00E02B12" w:rsidRPr="00AB2DEA">
        <w:rPr>
          <w:rFonts w:asciiTheme="majorBidi" w:hAnsiTheme="majorBidi" w:cstheme="majorBidi"/>
          <w:color w:val="000000" w:themeColor="text1"/>
        </w:rPr>
        <w:instrText>ADDIN CSL_CITATION {"citationItems":[{"id":"ITEM-1","itemData":{"DOI":"10.1016/j.matpr.2023.03.469","ISSN":"22147853","abstract":"Bottom ash is widely available across the globe as a waste product and the natural fiber as sugarcane bagasse fiber was introduced in the study. Mining of sand also leads to various environmental hazards. Bottom ash is a important substitute material for pulverized coal. Most powerful wastes coming from the power plant industry. Around 35 million tons of bottom ash are generated in India till date. The mentioned sugarcane bagasse fiber in concrete can enhances a large amount of split tensile strength. The utilization of Bottom ash and Sugarcane bagasse fiber as a limited replacement of fine aggregate is been evaluated by some experimental investigations. In the first phase, only fine aggregate was replaced with Bottom ash by 15%, 30% and 45%. The maximum percentage of bottom ash was observed as 30%. In the second phase. By keeping 30% of bottom ash kept constant, sugarcane bagasse fibers of various percentages ranges from 0.5%, 1%, 1.5% and 2% were added in the concrete. In that, the optimum percentage of sugarcane bagasse fiber was noticed by 1%. By keeping 30% bottom ash as constant, the optimum percentage of sugarcane bagasse fiber was observed as 1%. Combination of both sugarcane bagasse fibers and bottom ash enhance the better mechanical properties as compared to the other specimens.","author":[{"dropping-particle":"","family":"Anandaraj","given":"S.","non-dropping-particle":"","parse-names":false,"suffix":""},{"dropping-particle":"","family":"Karthik","given":"S.","non-dropping-particle":"","parse-names":false,"suffix":""},{"dropping-particle":"","family":"Sylesh","given":"S.","non-dropping-particle":"","parse-names":false,"suffix":""},{"dropping-particle":"","family":"Kishor","given":"R.","non-dropping-particle":"","parse-names":false,"suffix":""},{"dropping-particle":"","family":"Suresh","given":"K.","non-dropping-particle":"","parse-names":false,"suffix":""},{"dropping-particle":"","family":"Jai Prakash","given":"K.","non-dropping-particle":"","parse-names":false,"suffix":""},{"dropping-particle":"","family":"Dinesh Kannan","given":"KA A.","non-dropping-particle":"","parse-names":false,"suffix":""}],"container-title":"Materials Today: Proceedings","id":"ITEM-1","issue":"xxxx","issued":{"date-parts":[["2023"]]},"publisher":"Elsevier Ltd","title":"Experimental investigation on sugarcane bagasse fiber reinforced concrete using bottom ash as sand replacement","type":"article-journal"},"uris":["http://www.mendeley.com/documents/?uuid=8c104f12-0887-4787-90fd-65dd3424c026"]}],"mendeley":{"formattedCitation":"(Anandaraj et al. 2023)","plainTextFormattedCitation":"(Anandaraj et al. 2023)","previouslyFormattedCitation":"(Anandaraj et al. 2023)"},"properties":{"noteIndex":0},"schema":"https://github.com/citation-style-language/schema/raw/master/csl-citation.json"}</w:instrText>
      </w:r>
      <w:r w:rsidR="002F1909" w:rsidRPr="00AB2DEA">
        <w:rPr>
          <w:rFonts w:asciiTheme="majorBidi" w:hAnsiTheme="majorBidi" w:cstheme="majorBidi"/>
          <w:color w:val="000000" w:themeColor="text1"/>
        </w:rPr>
        <w:fldChar w:fldCharType="separate"/>
      </w:r>
      <w:r w:rsidR="002F1909" w:rsidRPr="00AB2DEA">
        <w:rPr>
          <w:rFonts w:asciiTheme="majorBidi" w:hAnsiTheme="majorBidi" w:cstheme="majorBidi"/>
          <w:noProof/>
          <w:color w:val="000000" w:themeColor="text1"/>
        </w:rPr>
        <w:t>(Anandaraj et al. 2023)</w:t>
      </w:r>
      <w:r w:rsidR="002F1909" w:rsidRPr="00AB2DEA">
        <w:rPr>
          <w:rFonts w:asciiTheme="majorBidi" w:hAnsiTheme="majorBidi" w:cstheme="majorBidi"/>
          <w:color w:val="000000" w:themeColor="text1"/>
        </w:rPr>
        <w:fldChar w:fldCharType="end"/>
      </w:r>
      <w:r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and contributes to "reducing cement industry CO₂ emissions"</w:t>
      </w:r>
      <w:r w:rsidR="00DF6C1E" w:rsidRPr="00AB2DEA">
        <w:rPr>
          <w:rFonts w:asciiTheme="majorBidi" w:hAnsiTheme="majorBidi" w:cstheme="majorBidi"/>
          <w:color w:val="000000" w:themeColor="text1"/>
        </w:rPr>
        <w:fldChar w:fldCharType="begin" w:fldLock="1"/>
      </w:r>
      <w:r w:rsidR="00721017" w:rsidRPr="00AB2DEA">
        <w:rPr>
          <w:rFonts w:asciiTheme="majorBidi" w:hAnsiTheme="majorBidi" w:cstheme="majorBidi"/>
          <w:color w:val="000000" w:themeColor="text1"/>
        </w:rPr>
        <w:instrText>ADDIN CSL_CITATION {"citationItems":[{"id":"ITEM-1","itemData":{"DOI":"10.1016/j.clet.2024.100751","ISSN":"26667908","abstract":"This study evaluated the potential of sugarcane bagasse fly ash, collected from boiler exhaust stacks via a bypass pipe, as a renewable supplementary cementitious material. The bagasse fly ash was ground into three different particle sizes (D50 of 10, 20, and 30 μm) and characterized in terms of morphology, porosity, specific surface area, and pozzolanic activity. The influence of the ashes on paste hydration was investigated using isothermal calorimetry. Mortars were then tested with 20% cement replacement by fly ash, analyzing packing density, compressive strength evolution, and durability against sulfuric acid. Results indicated the suitability of the fly ash as a supplementary cementitious material, with low contamination and greater pozzolanic activity at smaller particle sizes. This enhanced initial hydration and long-term strength, with finer ashes showing superior mechanical properties when compared to the reference mortar (an 8% increase). Mortars with fly ash exhibited higher packing density and reduced mass loss under sulfuric acid attack, but increased water absorption and capillarity, alongside decreased compressive strength compared to the reference. Briefly, the findings highlighted that the potential of bagasse fly ash as a promising low cost and eco-beneficial material for sustainable construction practices.","author":[{"dropping-particle":"","family":"Alvarenga","given":"Ketlynn Passos","non-dropping-particle":"","parse-names":false,"suffix":""},{"dropping-particle":"","family":"Cordeiro","given":"Guilherme Chagas","non-dropping-particle":"","parse-names":false,"suffix":""}],"container-title":"Cleaner Engineering and Technology","id":"ITEM-1","issue":"April","issued":{"date-parts":[["2024"]]},"page":"100751","publisher":"Elsevier Ltd","title":"Evaluating sugarcane bagasse fly ash as a sustainable cement replacement for enhanced performance","type":"article-journal","volume":"20"},"uris":["http://www.mendeley.com/documents/?uuid=50023cc5-8f4a-468b-80f8-ba85635d126e"]}],"mendeley":{"formattedCitation":"(Alvarenga and Cordeiro 2024)","plainTextFormattedCitation":"(Alvarenga and Cordeiro 2024)","previouslyFormattedCitation":"(Alvarenga and Cordeiro 2024)"},"properties":{"noteIndex":0},"schema":"https://github.com/citation-style-language/schema/raw/master/csl-citation.json"}</w:instrText>
      </w:r>
      <w:r w:rsidR="00DF6C1E" w:rsidRPr="00AB2DEA">
        <w:rPr>
          <w:rFonts w:asciiTheme="majorBidi" w:hAnsiTheme="majorBidi" w:cstheme="majorBidi"/>
          <w:color w:val="000000" w:themeColor="text1"/>
        </w:rPr>
        <w:fldChar w:fldCharType="separate"/>
      </w:r>
      <w:r w:rsidR="00DF6C1E" w:rsidRPr="00AB2DEA">
        <w:rPr>
          <w:rFonts w:asciiTheme="majorBidi" w:hAnsiTheme="majorBidi" w:cstheme="majorBidi"/>
          <w:noProof/>
          <w:color w:val="000000" w:themeColor="text1"/>
        </w:rPr>
        <w:t>(Alvarenga and Cordeiro 2024)</w:t>
      </w:r>
      <w:r w:rsidR="00DF6C1E" w:rsidRPr="00AB2DEA">
        <w:rPr>
          <w:rFonts w:asciiTheme="majorBidi" w:hAnsiTheme="majorBidi" w:cstheme="majorBidi"/>
          <w:color w:val="000000" w:themeColor="text1"/>
        </w:rPr>
        <w:fldChar w:fldCharType="end"/>
      </w:r>
      <w:r w:rsidR="00721017" w:rsidRPr="00AB2DEA">
        <w:rPr>
          <w:rFonts w:asciiTheme="majorBidi" w:hAnsiTheme="majorBidi" w:cstheme="majorBidi"/>
          <w:color w:val="000000" w:themeColor="text1"/>
        </w:rPr>
        <w:fldChar w:fldCharType="begin" w:fldLock="1"/>
      </w:r>
      <w:r w:rsidR="00192E2E" w:rsidRPr="00AB2DEA">
        <w:rPr>
          <w:rFonts w:asciiTheme="majorBidi" w:hAnsiTheme="majorBidi" w:cstheme="majorBidi"/>
          <w:color w:val="000000" w:themeColor="text1"/>
        </w:rPr>
        <w:instrText>ADDIN CSL_CITATION {"citationItems":[{"id":"ITEM-1","itemData":{"DOI":"10.1016/j.clwas.2025.100226","ISSN":"27729125","abstract":"In this study, a green and cost-effective cement system was developed with bagasse ash (BA incorporating limestone calcined clay cement (LC3) as ordinary Portland cement (OPC) replacement from black cotton soil (BCS) stabilisation perspective. Effect of BA incorporating 20 % – 60 % range of LC3 on standard consistency (SC), setting time (ST) and compressive strength properties was investigated and optimised through comparison studies with similar properties to BA incorporating 20 % – 60 % range of OPC. Optimum content of BA incorporating LC3 was added to BCS in different mix proportion range of 0–18 %. Effect of addition of different content of BA incorporating LC3 on performance of BCS specimens was examined in terms of compaction, free swell and durability properties. The results show that utilisation of BA incorporating LC3 maintains compressive strength and improves SC as well as ST of BA incorporating LC3 paste. Compared to BA incorporating OPC, BA incorporating 40 % of LC3 content at 0.50 water-cement (w/c) ratio obtained a good comprehensive strength equivalent cement performance. From the experimental results, it was found that addition of BA incorporating LC3 at optimal content significantly improved compaction, swell potential and durability properties of treated BCS. This study demonstrates technical feasibility of BA incorporating LC3 as a cement replacement. It verifies the reuse of by-products from agriculture for application as cementitious materials. The study further promotes the utilisation of BA incorporating LC3 for addressing climate change emergency and reducing high costs for routine BCS stabilisation practice.","author":[{"dropping-particle":"","family":"Nangulama","given":"Horris K.","non-dropping-particle":"","parse-names":false,"suffix":""},{"dropping-particle":"","family":"Rimoy","given":"Siya P.","non-dropping-particle":"","parse-names":false,"suffix":""}],"container-title":"Cleaner Waste Systems","id":"ITEM-1","issue":"January","issued":{"date-parts":[["2025"]]},"page":"100226","publisher":"Elsevier Ltd","title":"Feasibility of using bagasse ash incorporating limestone calcined clay cement as ordinary Portland cement replacement for stabilisation of black cotton soils","type":"article-journal","volume":"10"},"uris":["http://www.mendeley.com/documents/?uuid=f2d859dc-6f9a-4015-af86-b131be5cac60"]}],"mendeley":{"formattedCitation":"(Nangulama and Rimoy 2025)","plainTextFormattedCitation":"(Nangulama and Rimoy 2025)","previouslyFormattedCitation":"(Nangulama and Rimoy 2025)"},"properties":{"noteIndex":0},"schema":"https://github.com/citation-style-language/schema/raw/master/csl-citation.json"}</w:instrText>
      </w:r>
      <w:r w:rsidR="00721017" w:rsidRPr="00AB2DEA">
        <w:rPr>
          <w:rFonts w:asciiTheme="majorBidi" w:hAnsiTheme="majorBidi" w:cstheme="majorBidi"/>
          <w:color w:val="000000" w:themeColor="text1"/>
        </w:rPr>
        <w:fldChar w:fldCharType="separate"/>
      </w:r>
      <w:r w:rsidR="00721017" w:rsidRPr="00AB2DEA">
        <w:rPr>
          <w:rFonts w:asciiTheme="majorBidi" w:hAnsiTheme="majorBidi" w:cstheme="majorBidi"/>
          <w:noProof/>
          <w:color w:val="000000" w:themeColor="text1"/>
        </w:rPr>
        <w:t>(Nangulama and Rimoy 2025)</w:t>
      </w:r>
      <w:r w:rsidR="00721017"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 primary advantage is the "reduced CO₂ emissions" associated with lowering cement consumption</w:t>
      </w:r>
      <w:r w:rsidR="00FD144E"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5.037","ISSN":"09500618","abstract":"Sugar Cane Bagasse Ash (SCBA) is an advanced cementitious material contains significant amount of pozzolanic minerals like silica, alumina, etc. In view of this, in the present study it is proposed to partial replacement of Ordinary Portland Cement (OPC) by SCBA up-to 30%. OPC was replaced in two forms, namely, Original SCBA (O-SCBA) and Processed SCBA (P-SCBA). The mechanical properties such as cylinder compressive strength, Modulus of Rupture (MOR) and Modulus of Elasticity (MOE) were evaluated for SCBA blended concrete and compared with conventional concrete. Further the relationships between cylinder compressive strength, MOR and MOE were established as per AS3600 (Australian Standards 3600), ACI318 (American Concrete Institute 318) and NZS3101 (New Zealand Standard 3101).","author":[{"dropping-particle":"","family":"Jagadesh","given":"P.","non-dropping-particle":"","parse-names":false,"suffix":""},{"dropping-particle":"","family":"Ramachandramurthy","given":"A.","non-dropping-particle":"","parse-names":false,"suffix":""},{"dropping-particle":"","family":"Murugesan","given":"R.","non-dropping-particle":"","parse-names":false,"suffix":""}],"container-title":"Construction and Building Materials","id":"ITEM-1","issued":{"date-parts":[["2018"]]},"page":"608-617","publisher":"Elsevier Ltd","title":"Evaluation of mechanical properties of Sugar Cane Bagasse Ash concrete","type":"article-journal","volume":"176"},"uris":["http://www.mendeley.com/documents/?uuid=0088089b-b737-4b44-bb1e-0ff09131a4d2"]}],"mendeley":{"formattedCitation":"(Jagadesh, Ramachandramurthy, and Murugesan 2018)","plainTextFormattedCitation":"(Jagadesh, Ramachandramurthy, and Murugesan 2018)","previouslyFormattedCitation":"(Jagadesh, Ramachandramurthy, and Murugesan 2018)"},"properties":{"noteIndex":0},"schema":"https://github.com/citation-style-language/schema/raw/master/csl-citation.json"}</w:instrText>
      </w:r>
      <w:r w:rsidR="00FD144E" w:rsidRPr="00AB2DEA">
        <w:rPr>
          <w:rFonts w:asciiTheme="majorBidi" w:hAnsiTheme="majorBidi" w:cstheme="majorBidi"/>
          <w:color w:val="000000" w:themeColor="text1"/>
        </w:rPr>
        <w:fldChar w:fldCharType="separate"/>
      </w:r>
      <w:r w:rsidR="00FD144E" w:rsidRPr="00AB2DEA">
        <w:rPr>
          <w:rFonts w:asciiTheme="majorBidi" w:hAnsiTheme="majorBidi" w:cstheme="majorBidi"/>
          <w:noProof/>
          <w:color w:val="000000" w:themeColor="text1"/>
        </w:rPr>
        <w:t>(Jagadesh, Ramachandramurthy, and Murugesan 2018)</w:t>
      </w:r>
      <w:r w:rsidR="00FD144E" w:rsidRPr="00AB2DEA">
        <w:rPr>
          <w:rFonts w:asciiTheme="majorBidi" w:hAnsiTheme="majorBidi" w:cstheme="majorBidi"/>
          <w:color w:val="000000" w:themeColor="text1"/>
        </w:rPr>
        <w:fldChar w:fldCharType="end"/>
      </w:r>
      <w:r w:rsidR="004D1006"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jobe.2020.101415","ISSN":"23527102","abstract":"In this paper, the mechanical properties, chloride resistance and microstructure of Portland fly ash cement concrete containing high volume bagasse ash (BA) were studied. Both binary and tertiary blended cements were studied and compared. For binary blend, ordinary Portland cement (OPC) was replaced with BA at 50%, 60%, and 70% by binder weight. In the ternary blend, OPC was replaced with 50% and 60% BA and 10% and 20% FA by weight of binder. A water to binder ratio of 0.40 was used and the workability of fresh concrete was maintained by adding a superplasticizer. The compressive strength, splitting tensile, chloride resistance, corrosion resistance of reinforced steel, porosity and scanning electron microscopy of concrete were investigated. The results showed that for the binary system, the incorporation of high volume BA increased the amount of superplasticzer to maintain the workability and the compressive strengths at 28 days was lower than that of the control concrete. However, the resistance to chloride penetration of high volume BA concrete increased with increasing BA. The critical pore size of high volume BA concrete was lower than that of control concrete. the incorporation of high volumes BA reduced the pore size of the matrix by reducing the coarser pores to finer medium capillary pores. In addition, the high volume BA concretes showed significant increase in the 90-day compressive strength from the pozzolanic reaction. For the ternary blend, the incorporation of FA into the system helped the workability of the mixes. The results also indicated that the ternary blend mixture showed that the mix with 50%BA and 20%FA was the best considering the strength, durability and cost. The use of both BA and FA resulted in concretes with good resistance to chloride permeability, which led to a beneficial improvement of corrosion resistance. The results confirmed that the use of high volume BA-FA concrete as an eco-friendly construction material resulted in improved durability and cost saving.","author":[{"dropping-particle":"","family":"Chindaprasirt","given":"Prinya","non-dropping-particle":"","parse-names":false,"suffix":""},{"dropping-particle":"","family":"Kroehong","given":"Wunchock","non-dropping-particle":"","parse-names":false,"suffix":""},{"dropping-particle":"","family":"Damrongwiriyanupap","given":"Nattapong","non-dropping-particle":"","parse-names":false,"suffix":""},{"dropping-particle":"","family":"Suriyo","given":"Wuthisak","non-dropping-particle":"","parse-names":false,"suffix":""},{"dropping-particle":"","family":"Jaturapitakkul","given":"Chai","non-dropping-particle":"","parse-names":false,"suffix":""}],"container-title":"Journal of Building Engineering","id":"ITEM-1","issue":"April","issued":{"date-parts":[["2020"]]},"page":"101415","publisher":"Elsevier Ltd","title":"Mechanical properties, chloride resistance and microstructure of Portland fly ash cement concrete containing high volume bagasse ash","type":"article-journal","volume":"31"},"uris":["http://www.mendeley.com/documents/?uuid=6ec17ea0-abc8-4928-83d1-b78af366ebe0"]}],"mendeley":{"formattedCitation":"(Chindaprasirt et al. 2020)","plainTextFormattedCitation":"(Chindaprasirt et al. 2020)","previouslyFormattedCitation":"(Chindaprasirt et al. 2020)"},"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Chindaprasirt et al. 2020)</w:t>
      </w:r>
      <w:r w:rsidR="004D1006" w:rsidRPr="00AB2DEA">
        <w:rPr>
          <w:rFonts w:asciiTheme="majorBidi" w:hAnsiTheme="majorBidi" w:cstheme="majorBidi"/>
          <w:color w:val="000000" w:themeColor="text1"/>
        </w:rPr>
        <w:fldChar w:fldCharType="end"/>
      </w:r>
      <w:r w:rsidR="00D260C5"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is supported by multiple studies: "Yes (reduces cement demand and waste disposal)</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2101769","ISSN":"20755309","abstract":"Using biomass waste as supplementary cementing material (SCM) in concrete has attracted researchers’ attention for efficient waste utilization and reducing cement demand. Sugarcane bagasse ash (SCBA) is one such example of biomass waste. It is an agricultural waste obtained when sugarcane bagasse from the sugar industry is used for power generation and disposed of in open-air dumping sites. Its waste disposal causes the generation of particulate matter, degrading air quality. In this study, the effect of processed SCBA as SCM in concrete has been investigated. The processing of the SCBA involved the removal of fibrous and carbon-containing particles by sieving followed by grinding. The SCBA was ground for 45 min until the surface area was comparable to that of cement and was then used for further characterization and incorporation into concrete. The 45 min grinding time resulted in 2.92 times higher pozzolanic reactivity of the SCBA. The SCBA was incorporated by replacing cement in different weight fractions (10%, 20%, 30%, 40%) in concrete. Test results showed that the concrete workability increased with SCBA incorporation, whereas the resulting concrete density was reduced. The results of the mechanical properties, including compressive sstrength and hardened density, were enhanced upon the cement replacement by SCBA. Concrete containing 30% SCBA can be used for structural applications as its 28 days compressive strength was 21 MPa, which complies with ACI 318-16 specifications. Concrete resistance against scaling and leaching due to adverse effects of sulfuric and hydrochloric acid considerably increased with SCBA addition and was due to microstructure densification by secondary hydrates formation as lower portlandite content was detected by thermogravimetric analysis. Hence, SCBA processing increases its reactivity, as reflected by the improved mechanical properties and greater durability of SCBA-incorporated concrete.","author":[{"dropping-particle":"","family":"Memon","given":"Shazim Ali","non-dropping-particle":"","parse-names":false,"suffix":""},{"dropping-particle":"","family":"Javed","given":"Usman","non-dropping-particle":"","parse-names":false,"suffix":""},{"dropping-particle":"","family":"Shah","given":"Muhammad Izhar","non-dropping-particle":"","parse-names":false,"suffix":""},{"dropping-particle":"","family":"Hanif","given":"Asad","non-dropping-particle":"","parse-names":false,"suffix":""}],"container-title":"Buildings","id":"ITEM-1","issue":"10","issued":{"date-parts":[["2022"]]},"title":"Use of Processed Sugarcane Bagasse Ash in Concrete as Partial Replacement of Cement: Mechanical and Durability Properties","type":"article-journal","volume":"12"},"uris":["http://www.mendeley.com/documents/?uuid=99822ac9-537d-41e1-96c0-3a0c8bc0c5e1"]}],"mendeley":{"formattedCitation":"(Memon et al. 2022)","plainTextFormattedCitation":"(Memon et al. 2022)","previouslyFormattedCitation":"(Memon et al. 2022)"},"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Memon et al. 2022)</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w:t>
      </w:r>
      <w:r w:rsidRPr="00AB2DEA">
        <w:rPr>
          <w:rFonts w:asciiTheme="majorBidi" w:hAnsiTheme="majorBidi" w:cstheme="majorBidi"/>
          <w:b/>
          <w:bCs/>
          <w:color w:val="000000" w:themeColor="text1"/>
        </w:rPr>
        <w:t>;</w:t>
      </w:r>
      <w:r w:rsidRPr="00AB2DEA">
        <w:rPr>
          <w:rFonts w:asciiTheme="majorBidi" w:hAnsiTheme="majorBidi" w:cstheme="majorBidi"/>
          <w:color w:val="000000" w:themeColor="text1"/>
        </w:rPr>
        <w:t xml:space="preserve"> "Yes (cost analysis shows 8% reduction; environmental benefits highlighted)"</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and "SCBA usage reduces cement consumption, minimizes agro-industrial waste, and lowers carbon emissions"</w:t>
      </w:r>
      <w:r w:rsidR="00716359" w:rsidRPr="00AB2DEA">
        <w:rPr>
          <w:rFonts w:asciiTheme="majorBidi" w:hAnsiTheme="majorBidi" w:cstheme="majorBidi"/>
          <w:color w:val="000000" w:themeColor="text1"/>
        </w:rPr>
        <w:fldChar w:fldCharType="begin" w:fldLock="1"/>
      </w:r>
      <w:r w:rsidR="00FA32C2" w:rsidRPr="00AB2DEA">
        <w:rPr>
          <w:rFonts w:asciiTheme="majorBidi" w:hAnsiTheme="majorBidi" w:cstheme="majorBidi"/>
          <w:color w:val="000000" w:themeColor="text1"/>
        </w:rPr>
        <w:instrText>ADDIN CSL_CITATION {"citationItems":[{"id":"ITEM-1","itemData":{"DOI":"10.1007/s41062-020-00450-4","ISBN":"0123456789","ISSN":"23644184","abstract":"Today, the world is looking for materials that can be effectively used in construction without affecting environmental sustainability. The use of agro-industrial wastes as a constructional material will support in either way of waste handling and environmental conservation. This paper focuses on the behavior of high-strength concrete along with the durability study with sugarcane bagasse ash (SCBA) as an alternate pozzolanic material. SCBA was partially added as 10, 20 and 30% proportions with cementitious material and compared with a control mix with 100% cementitious material. Mechanical properties of concrete, such as workability, compression strength, flexural strength and split tensile strength, were obtained for the three mixes and compared with the control mix that shows SCBA replacement can be done partially to obtain better results. The durability properties, such as water absorption, carbonation and corrosion resistance, were obtained for the mixes that show adequate support to the replacement. Partial replacement of SCBA also supports environmental protection.","author":[{"dropping-particle":"","family":"Dineshkumar","given":"R.","non-dropping-particle":"","parse-names":false,"suffix":""},{"dropping-particle":"","family":"Balamurugan","given":"P.","non-dropping-particle":"","parse-names":false,"suffix":""}],"container-title":"Innovative Infrastructure Solutions","id":"ITEM-1","issue":"2","issued":{"date-parts":[["2021"]]},"page":"1-12","publisher":"Springer International Publishing","title":"Behavior of high-strength concrete with sugarcane bagasse ash as replacement for cement","type":"article-journal","volume":"6"},"uris":["http://www.mendeley.com/documents/?uuid=50120a90-4e56-4112-9750-751b574fd8ce"]}],"mendeley":{"formattedCitation":"(Dineshkumar and Balamurugan 2021)","plainTextFormattedCitation":"(Dineshkumar and Balamurugan 2021)","previouslyFormattedCitation":"(Dineshkumar and Balamurugan 2021)"},"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Dineshkumar and Balamurugan 2021)</w:t>
      </w:r>
      <w:r w:rsidR="00716359"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Therefore, despite the compressive strength reductions observed, the significant environmental benefits provide a strong motivation for further research into optimizing its application.</w:t>
      </w:r>
    </w:p>
    <w:p w14:paraId="0F705F77" w14:textId="77777777" w:rsidR="007C0514" w:rsidRPr="00AB2DEA" w:rsidRDefault="007C0514" w:rsidP="007C051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3.6. Concluding Insights on Compressive Strength</w:t>
      </w:r>
    </w:p>
    <w:p w14:paraId="650B2182" w14:textId="77777777" w:rsidR="00473DAE" w:rsidRPr="00AB2DEA" w:rsidRDefault="007C0514" w:rsidP="008C1894">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investigation revealed a general decrease in strength with increasing SBHA replacement levels. The key challenge is that the optimal mix (S4) still had a 35.2% strength reduction. This underscores a critical limitation: the use of untreated or minimally processed ash, as noted in the gap "Need for controlled processing"</w:t>
      </w:r>
      <w:r w:rsidR="00535083" w:rsidRPr="00AB2DEA">
        <w:rPr>
          <w:rFonts w:asciiTheme="majorBidi" w:hAnsiTheme="majorBidi" w:cstheme="majorBidi"/>
          <w:color w:val="000000" w:themeColor="text1"/>
        </w:rPr>
        <w:fldChar w:fldCharType="begin" w:fldLock="1"/>
      </w:r>
      <w:r w:rsidR="00535083" w:rsidRPr="00AB2DEA">
        <w:rPr>
          <w:rFonts w:asciiTheme="majorBidi" w:hAnsiTheme="majorBidi" w:cstheme="majorBidi"/>
          <w:color w:val="000000" w:themeColor="text1"/>
        </w:rPr>
        <w:instrText>ADDIN CSL_CITATION {"citationItems":[{"id":"ITEM-1","itemData":{"DOI":"10.1016/j.conbuildmat.2020.121625","ISSN":"09500618","abstract":"Assuming that the pozzolanicity of sugar cane bagasse ash (SCBA) is strongly related to amorphous silica content and the existence of contaminants, the purpose of this study was to investigate the influence of SCBA with different chemical and mineralogical compositions on the hydration-related properties of pastes and compressive strength and autogenous shrinkage of mortars. Thus, three different SCBA samples were studied, as well as a highly reactive rice husk ash (RHA) for comparison purpose. All materials were characterized by oxide composition, loss on ignition, proximate analysis, nitrogen adsorption, soluble fraction, X-ray diffraction, and pozzolanic activity. The hydration was then assessed on the pastes using isothermal calorimetry, chemical shrinkage, and X-ray diffraction. The results showed that SCBA samples with high silica-rich amorphous levels, fewer contaminants and high specific surface area behaved like RHA, with pronounced physical effects on hydration. SCBA-blended mortars irrespective of SCBA type caused rise in compressive strength, although only the most pozzolanic SCBA mortar was comparable to that with RHA. Moreover, all mixes with additions presented higher autogenous deformation than that of reference mortar. Increasing the ash pozzolanicity and refining the mortar pore structure increased considerably the mortar autogenous shrinkage.","author":[{"dropping-particle":"","family":"Barbosa","given":"Fabrício Lima","non-dropping-particle":"","parse-names":false,"suffix":""},{"dropping-particle":"","family":"Cordeiro","given":"Guilherme Chagas","non-dropping-particle":"","parse-names":false,"suffix":""}],"container-title":"Construction and Building Materials","id":"ITEM-1","issued":{"date-parts":[["2021"]]},"page":"8-11","title":"Partial cement replacement by different sugar cane bagasse ashes: Hydration-related properties, compressive strength and autogenous shrinkage","type":"article-journal","volume":"272"},"uris":["http://www.mendeley.com/documents/?uuid=790387af-2172-4095-a98f-0aa3b71196a7"]}],"mendeley":{"formattedCitation":"(Barbosa and Cordeiro 2021)","plainTextFormattedCitation":"(Barbosa and Cordeiro 2021)","previouslyFormattedCitation":"(Barbosa and Cordeiro 2021)"},"properties":{"noteIndex":0},"schema":"https://github.com/citation-style-language/schema/raw/master/csl-citation.json"}</w:instrText>
      </w:r>
      <w:r w:rsidR="00535083" w:rsidRPr="00AB2DEA">
        <w:rPr>
          <w:rFonts w:asciiTheme="majorBidi" w:hAnsiTheme="majorBidi" w:cstheme="majorBidi"/>
          <w:color w:val="000000" w:themeColor="text1"/>
        </w:rPr>
        <w:fldChar w:fldCharType="separate"/>
      </w:r>
      <w:r w:rsidR="00535083" w:rsidRPr="00AB2DEA">
        <w:rPr>
          <w:rFonts w:asciiTheme="majorBidi" w:hAnsiTheme="majorBidi" w:cstheme="majorBidi"/>
          <w:noProof/>
          <w:color w:val="000000" w:themeColor="text1"/>
        </w:rPr>
        <w:t>(Barbosa and Cordeiro 2021)</w:t>
      </w:r>
      <w:r w:rsidR="00535083" w:rsidRPr="00AB2DEA">
        <w:rPr>
          <w:rFonts w:asciiTheme="majorBidi" w:hAnsiTheme="majorBidi" w:cstheme="majorBidi"/>
          <w:color w:val="000000" w:themeColor="text1"/>
        </w:rPr>
        <w:fldChar w:fldCharType="end"/>
      </w:r>
      <w:r w:rsidR="00310707"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e results suggest that for dual replacement to be viable, pre-treatment of the ash to enhance its </w:t>
      </w:r>
      <w:proofErr w:type="spellStart"/>
      <w:r w:rsidRPr="00AB2DEA">
        <w:rPr>
          <w:rFonts w:asciiTheme="majorBidi" w:hAnsiTheme="majorBidi" w:cstheme="majorBidi"/>
          <w:color w:val="000000" w:themeColor="text1"/>
        </w:rPr>
        <w:t>pozzolanicity</w:t>
      </w:r>
      <w:proofErr w:type="spellEnd"/>
      <w:r w:rsidRPr="00AB2DEA">
        <w:rPr>
          <w:rFonts w:asciiTheme="majorBidi" w:hAnsiTheme="majorBidi" w:cstheme="majorBidi"/>
          <w:color w:val="000000" w:themeColor="text1"/>
        </w:rPr>
        <w:t xml:space="preserve"> is essential. Future work should focus on improving the pozzolanic reactivity of the SBHA through more controlled burning and grinding processing techniques, as </w:t>
      </w:r>
      <w:r w:rsidRPr="00AB2DEA">
        <w:rPr>
          <w:rFonts w:asciiTheme="majorBidi" w:hAnsiTheme="majorBidi" w:cstheme="majorBidi"/>
          <w:color w:val="000000" w:themeColor="text1"/>
        </w:rPr>
        <w:lastRenderedPageBreak/>
        <w:t>suggested by the need for "further optimization of SCBA processing"</w:t>
      </w:r>
      <w:r w:rsidR="00716359" w:rsidRPr="00AB2DEA">
        <w:rPr>
          <w:rFonts w:asciiTheme="majorBidi" w:hAnsiTheme="majorBidi" w:cstheme="majorBidi"/>
          <w:color w:val="000000" w:themeColor="text1"/>
        </w:rPr>
        <w:fldChar w:fldCharType="begin" w:fldLock="1"/>
      </w:r>
      <w:r w:rsidR="00716359" w:rsidRPr="00AB2DEA">
        <w:rPr>
          <w:rFonts w:asciiTheme="majorBidi" w:hAnsiTheme="majorBidi" w:cstheme="majorBidi"/>
          <w:color w:val="000000" w:themeColor="text1"/>
        </w:rPr>
        <w:instrText>ADDIN CSL_CITATION {"citationItems":[{"id":"ITEM-1","itemData":{"DOI":"10.3390/buildings13040843","ISSN":"20755309","abstract":"This work presents a technical and economic study using sugar cane bagasse ash (SCBA) to partially replace Portland cement clinker. To evaluate the technical viability, the replacement rates of 10, 20, and 30% of Portland cement were used in the experiments. The ashes used were in the following conditions: (i) as collected (AC), (ii) ground (G), and (iii) re-burnt and ground (RG). Three composition parameters were used in the mortar mix procedures: (i) mix with water factor/fixed binder in volume, (ii) mix with water factor/fixed binder in weight, and (iii) mix with the fixed flow. After the technical feasibility analysis, the benefit of the substitutions and an analysis of the relationship between cement consumption and the acquired compressive strength, correlating with possible economic costs, were discussed. SCBA AC was not suitable for the partial replacement of Portland cement clinker. SCBA G presented a satisfactory performance and SCBA RG was the ash that presented the best performance in the partial replacement of Portland cement clinker. For the same levels of compressive strength, the consumption of Portland cement per cubic meter of concrete reduced; from this, the cost of concrete and mortar could be reduced by 8%, with the ash having the same value as cement. Furthermore, the use of SCBA RG at 30% inhibited the alkali–silica reaction (ASR) in concretes with a reactive basalt and quartzite aggregate. SCBA G (20 and 30%) and SCBA RG (10 and 20%) inhibited the ASR in concretes with a reactive basalt aggregate and reduced the expandability in concretes with a reactive quartzite aggregate. Another point to highlight was the durability shown by the cements with SCBA, which, 900 days after the accelerated test of expansion by the alkali–aggregate reaction, maintained high levels of flexural strength when compared to the results obtained before the accelerated test of expansion. The present work concluded that using sugar cane bagasse ash to replace Portland cement is feasible from a technical, environmental, and economic perspective.","author":[{"dropping-particle":"","family":"França","given":"Sâmara","non-dropping-particle":"","parse-names":false,"suffix":""},{"dropping-particle":"","family":"Sousa","given":"Leila Nóbrega","non-dropping-particle":"","parse-names":false,"suffix":""},{"dropping-particle":"","family":"Saraiva","given":"Sérgio Luiz Costa","non-dropping-particle":"","parse-names":false,"suffix":""},{"dropping-particle":"","family":"Ferreira","given":"Maria Cecília Novaes Firmo","non-dropping-particle":"","parse-names":false,"suffix":""},{"dropping-particle":"","family":"Silva","given":"Marcos Vinicio de Moura Solar","non-dropping-particle":"","parse-names":false,"suffix":""},{"dropping-particle":"","family":"Gomes","given":"Romero César","non-dropping-particle":"","parse-names":false,"suffix":""},{"dropping-particle":"","family":"Rodrigues","given":"Conrado de Souza","non-dropping-particle":"","parse-names":false,"suffix":""},{"dropping-particle":"","family":"Aguilar","given":"Maria Teresa Paulino","non-dropping-particle":"","parse-names":false,"suffix":""},{"dropping-particle":"","family":"Bezerra","given":"Augusto Cesar da Silva","non-dropping-particle":"","parse-names":false,"suffix":""}],"container-title":"Buildings","id":"ITEM-1","issue":"4","issued":{"date-parts":[["2023"]]},"title":"Feasibility of Using Sugar Cane Bagasse Ash in Partial Replacement of Portland Cement Clinker","type":"article-journal","volume":"13"},"uris":["http://www.mendeley.com/documents/?uuid=d72ab459-0988-448a-9ad2-22ccf5ca7c9c"]}],"mendeley":{"formattedCitation":"(França et al. 2023)","plainTextFormattedCitation":"(França et al. 2023)","previouslyFormattedCitation":"(França et al. 2023)"},"properties":{"noteIndex":0},"schema":"https://github.com/citation-style-language/schema/raw/master/csl-citation.json"}</w:instrText>
      </w:r>
      <w:r w:rsidR="00716359" w:rsidRPr="00AB2DEA">
        <w:rPr>
          <w:rFonts w:asciiTheme="majorBidi" w:hAnsiTheme="majorBidi" w:cstheme="majorBidi"/>
          <w:color w:val="000000" w:themeColor="text1"/>
        </w:rPr>
        <w:fldChar w:fldCharType="separate"/>
      </w:r>
      <w:r w:rsidR="00716359" w:rsidRPr="00AB2DEA">
        <w:rPr>
          <w:rFonts w:asciiTheme="majorBidi" w:hAnsiTheme="majorBidi" w:cstheme="majorBidi"/>
          <w:noProof/>
          <w:color w:val="000000" w:themeColor="text1"/>
        </w:rPr>
        <w:t>(França et al. 2023)</w:t>
      </w:r>
      <w:r w:rsidR="00716359" w:rsidRPr="00AB2DEA">
        <w:rPr>
          <w:rFonts w:asciiTheme="majorBidi" w:hAnsiTheme="majorBidi" w:cstheme="majorBidi"/>
          <w:color w:val="000000" w:themeColor="text1"/>
        </w:rPr>
        <w:fldChar w:fldCharType="end"/>
      </w:r>
      <w:r w:rsidR="00310707" w:rsidRPr="00AB2DEA">
        <w:rPr>
          <w:rFonts w:asciiTheme="majorBidi" w:hAnsiTheme="majorBidi" w:cstheme="majorBidi"/>
          <w:color w:val="000000" w:themeColor="text1"/>
        </w:rPr>
        <w:t>.</w:t>
      </w:r>
      <w:r w:rsidRPr="00AB2DEA">
        <w:rPr>
          <w:rFonts w:asciiTheme="majorBidi" w:hAnsiTheme="majorBidi" w:cstheme="majorBidi"/>
          <w:color w:val="000000" w:themeColor="text1"/>
        </w:rPr>
        <w:t xml:space="preserve"> This includes exploring methods like "microwave calcination (30 min at 600°C)" which "yielded SCBA with highest amorphous silica (17.5%) and pozzolanic reactivity"</w:t>
      </w:r>
      <w:r w:rsidR="004D1006" w:rsidRPr="00AB2DEA">
        <w:rPr>
          <w:rFonts w:asciiTheme="majorBidi" w:hAnsiTheme="majorBidi" w:cstheme="majorBidi"/>
          <w:color w:val="000000" w:themeColor="text1"/>
        </w:rPr>
        <w:fldChar w:fldCharType="begin" w:fldLock="1"/>
      </w:r>
      <w:r w:rsidR="004D1006" w:rsidRPr="00AB2DEA">
        <w:rPr>
          <w:rFonts w:asciiTheme="majorBidi" w:hAnsiTheme="majorBidi" w:cstheme="majorBidi"/>
          <w:color w:val="000000" w:themeColor="text1"/>
        </w:rPr>
        <w:instrText>ADDIN CSL_CITATION {"citationItems":[{"id":"ITEM-1","itemData":{"DOI":"10.1016/j.conbuildmat.2018.08.016","ISSN":"09500618","abstract":"This study evaluates the effects of microwave oven calcining conditions on the pozzolanicity of sugar cane bagasse ashes (SCBA) generated by the electric power cogeneration industry. The calcining temperatures varied between 600 °C and 800 °C, and the permanence times were 60 min in an electric oven and 30, 45 and 60 min in a microwave oven. To evaluate the behaviour of the ashes according to different calcining conditions, we carried out the following analyses: granulometric distribution (laser diffraction), oxide percentages (XRF), loss on ignition (LOI), powder X-ray diffraction (XRD), pozzolanic reactivity, determination of amorphous silica content and thermogravimetry of hydrated lime pastes (DTG). The results show that SCBA calcination in a microwave oven results in ashes with greater pozzolanic reactivity and a significantly more efficient burning process than in an electric oven.","author":[{"dropping-particle":"","family":"Rossignolo","given":"J. A.","non-dropping-particle":"","parse-names":false,"suffix":""},{"dropping-particle":"V.","family":"Borrachero","given":"M.","non-dropping-particle":"","parse-names":false,"suffix":""},{"dropping-particle":"","family":"Soriano","given":"L.","non-dropping-particle":"","parse-names":false,"suffix":""},{"dropping-particle":"","family":"Payá","given":"J.","non-dropping-particle":"","parse-names":false,"suffix":""}],"container-title":"Construction and Building Materials","id":"ITEM-1","issued":{"date-parts":[["2018"]]},"page":"892-902","publisher":"Elsevier Ltd","title":"Influence of microwave oven calcination on the pozzolanicity of sugar cane bagasse ashes (SCBA) from the cogeneration industry","type":"article-journal","volume":"187"},"uris":["http://www.mendeley.com/documents/?uuid=e3bfe129-397e-4447-a8c6-5d13c735d1e6"]}],"mendeley":{"formattedCitation":"(J. A. Rossignolo et al. 2018)","plainTextFormattedCitation":"(J. A. Rossignolo et al. 2018)","previouslyFormattedCitation":"(J. A. Rossignolo et al. 2018)"},"properties":{"noteIndex":0},"schema":"https://github.com/citation-style-language/schema/raw/master/csl-citation.json"}</w:instrText>
      </w:r>
      <w:r w:rsidR="004D1006" w:rsidRPr="00AB2DEA">
        <w:rPr>
          <w:rFonts w:asciiTheme="majorBidi" w:hAnsiTheme="majorBidi" w:cstheme="majorBidi"/>
          <w:color w:val="000000" w:themeColor="text1"/>
        </w:rPr>
        <w:fldChar w:fldCharType="separate"/>
      </w:r>
      <w:r w:rsidR="004D1006" w:rsidRPr="00AB2DEA">
        <w:rPr>
          <w:rFonts w:asciiTheme="majorBidi" w:hAnsiTheme="majorBidi" w:cstheme="majorBidi"/>
          <w:noProof/>
          <w:color w:val="000000" w:themeColor="text1"/>
        </w:rPr>
        <w:t>(J. A. Rossignolo et al. 2018)</w:t>
      </w:r>
      <w:r w:rsidR="004D1006"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xml:space="preserve"> or ensuring "SCBA was calcined at 600°C and ball-milled to d=12µm"</w:t>
      </w:r>
      <w:r w:rsidR="00C654C5" w:rsidRPr="00AB2DEA">
        <w:rPr>
          <w:rFonts w:asciiTheme="majorBidi" w:hAnsiTheme="majorBidi" w:cstheme="majorBidi"/>
          <w:color w:val="000000" w:themeColor="text1"/>
        </w:rPr>
        <w:fldChar w:fldCharType="begin" w:fldLock="1"/>
      </w:r>
      <w:r w:rsidR="00503431" w:rsidRPr="00AB2DEA">
        <w:rPr>
          <w:rFonts w:asciiTheme="majorBidi" w:hAnsiTheme="majorBidi" w:cstheme="majorBidi"/>
          <w:color w:val="000000" w:themeColor="text1"/>
        </w:rPr>
        <w:instrText>ADDIN CSL_CITATION {"citationItems":[{"id":"ITEM-1","itemData":{"DOI":"10.1016/j.conbuildmat.2021.125881","ISSN":"09500618","abstract":"Sugar cane bagasse ash (SCBA) is the final waste material in the sugar production chain. Due to the pozzolanic characteristic and the abundance, SCBA has been tried to utilized in construction materials. In this study, ecofriendly ultra-high performance concrete (UHPC) was developed with SCBA as a cement replacement. The effects of SCBA on the fluidity, setting time, compressive strength, flexural strength and autogenous shrinkage of UHPC were analyzed. Hydration heat evaluation, X-ray diffraction (XRD), thermogravimetric (TG) analysis, and mercury injection (MIP) were applied to reveal the effects of SCBA on cement hydration, hydration products and pore structure. The results indicate that the application of SCBA in UHPC as a cement replacement not only maintains the compressive strength but also improves the workability and decreases the autogenous shrinkage of UHPC paste. Compared to the control group, UHPC prepared at a 40% replacement rate obtained a good comprehensive performance. Autogenous shrinkage decreased by 24.48%, and the compressive strength was almost the same as that of the control group. This study verifies the technical feasibility of SCBA application as a cement replacement in UHPC and may further promote the utilization of agricultural byproducts in cementitious materials.","author":[{"dropping-particle":"","family":"Wu","given":"Nengsen","non-dropping-particle":"","parse-names":false,"suffix":""},{"dropping-particle":"","family":"Ji","given":"Tao","non-dropping-particle":"","parse-names":false,"suffix":""},{"dropping-particle":"","family":"Huang","given":"Ping","non-dropping-particle":"","parse-names":false,"suffix":""},{"dropping-particle":"","family":"Fu","given":"Tengfei","non-dropping-particle":"","parse-names":false,"suffix":""},{"dropping-particle":"","family":"Zheng","given":"Xiaoyan","non-dropping-particle":"","parse-names":false,"suffix":""},{"dropping-particle":"","family":"Xu","given":"Qing","non-dropping-particle":"","parse-names":false,"suffix":""}],"container-title":"Construction and Building Materials","id":"ITEM-1","issue":"November 2021","issued":{"date-parts":[["2022"]]},"page":"125881","publisher":"Elsevier Ltd","title":"Use of sugar cane bagasse ash in ultra-high performance concrete (UHPC) as cement replacement","type":"article-journal","volume":"317"},"uris":["http://www.mendeley.com/documents/?uuid=9669ba39-0d64-43b6-9a9f-305f58485d3c"]}],"mendeley":{"formattedCitation":"(Wu et al. 2022)","plainTextFormattedCitation":"(Wu et al. 2022)","previouslyFormattedCitation":"(Wu et al. 2022)"},"properties":{"noteIndex":0},"schema":"https://github.com/citation-style-language/schema/raw/master/csl-citation.json"}</w:instrText>
      </w:r>
      <w:r w:rsidR="00C654C5" w:rsidRPr="00AB2DEA">
        <w:rPr>
          <w:rFonts w:asciiTheme="majorBidi" w:hAnsiTheme="majorBidi" w:cstheme="majorBidi"/>
          <w:color w:val="000000" w:themeColor="text1"/>
        </w:rPr>
        <w:fldChar w:fldCharType="separate"/>
      </w:r>
      <w:r w:rsidR="00C654C5" w:rsidRPr="00AB2DEA">
        <w:rPr>
          <w:rFonts w:asciiTheme="majorBidi" w:hAnsiTheme="majorBidi" w:cstheme="majorBidi"/>
          <w:noProof/>
          <w:color w:val="000000" w:themeColor="text1"/>
        </w:rPr>
        <w:t>(Wu et al. 2022)</w:t>
      </w:r>
      <w:r w:rsidR="00C654C5" w:rsidRPr="00AB2DEA">
        <w:rPr>
          <w:rFonts w:asciiTheme="majorBidi" w:hAnsiTheme="majorBidi" w:cstheme="majorBidi"/>
          <w:color w:val="000000" w:themeColor="text1"/>
        </w:rPr>
        <w:fldChar w:fldCharType="end"/>
      </w:r>
      <w:r w:rsidRPr="00AB2DEA">
        <w:rPr>
          <w:rFonts w:asciiTheme="majorBidi" w:hAnsiTheme="majorBidi" w:cstheme="majorBidi"/>
          <w:color w:val="000000" w:themeColor="text1"/>
        </w:rPr>
        <w:t>, a level of processing not employed in this study, which may be necessary for effective performance at high replacement levels.</w:t>
      </w:r>
    </w:p>
    <w:p w14:paraId="77116ACA" w14:textId="77777777" w:rsidR="00BE7398" w:rsidRPr="00AB2DEA" w:rsidRDefault="006355CE" w:rsidP="008C189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4</w:t>
      </w:r>
      <w:r w:rsidR="00205880" w:rsidRPr="00AB2DEA">
        <w:rPr>
          <w:rFonts w:asciiTheme="majorBidi" w:hAnsiTheme="majorBidi" w:cstheme="majorBidi"/>
          <w:b/>
          <w:bCs/>
          <w:color w:val="000000" w:themeColor="text1"/>
        </w:rPr>
        <w:t>-Conclusion:</w:t>
      </w:r>
    </w:p>
    <w:p w14:paraId="723ABD2B" w14:textId="77777777" w:rsidR="004A03C2" w:rsidRPr="00AB2DEA" w:rsidRDefault="004A03C2" w:rsidP="00A400E0">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Based on the comprehensive experimental investigation into the use of sugarcane bagasse ash (SBHA) as a partial replacement for both cement and fine aggregate, the following conclusions are drawn. This study aimed to evaluate the effect of this dual replacement strategy on the compressive strength of concrete. </w:t>
      </w:r>
      <w:r w:rsidR="00A400E0" w:rsidRPr="00AB2DEA">
        <w:rPr>
          <w:rFonts w:asciiTheme="majorBidi" w:hAnsiTheme="majorBidi" w:cstheme="majorBidi"/>
          <w:color w:val="000000" w:themeColor="text1"/>
        </w:rPr>
        <w:t xml:space="preserve">The overarching trend portrays yield strengths decreasing with increased levels of SBHA replacement, with all of the experimental mixes confirming the control weaknesses at both testing </w:t>
      </w:r>
      <w:r w:rsidR="00904596" w:rsidRPr="00AB2DEA">
        <w:rPr>
          <w:rFonts w:asciiTheme="majorBidi" w:hAnsiTheme="majorBidi" w:cstheme="majorBidi"/>
          <w:color w:val="000000" w:themeColor="text1"/>
        </w:rPr>
        <w:t>ages. The</w:t>
      </w:r>
      <w:r w:rsidRPr="00AB2DEA">
        <w:rPr>
          <w:rFonts w:asciiTheme="majorBidi" w:hAnsiTheme="majorBidi" w:cstheme="majorBidi"/>
          <w:color w:val="000000" w:themeColor="text1"/>
        </w:rPr>
        <w:t xml:space="preserve"> highest strength among SBHA mixes was achieved by S4 (30% cement, 10% sand) at 14.7 MPa, representing a 35.2% reduction from the control. The significant strength reduction is attributed to the dilution of cementitious materials and the potential lack of sufficient pozzolanic activity from the SBHA used in this study to compensate for the reduced cement content, aligning with findings for less reactive ashes.</w:t>
      </w:r>
    </w:p>
    <w:p w14:paraId="52780924" w14:textId="77777777" w:rsidR="004A03C2" w:rsidRPr="00AB2DEA" w:rsidRDefault="004A03C2" w:rsidP="004A03C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The optimal dual replacement level from the tested combinations is 30% SBHA for cement and 10% SBHA for fine aggregate (Mix S4), which achieved the highest strength among the SBHA mixes. The superior performance of Mix S4 suggests that replacing a higher proportion of cement while minimizing disruption to the fine aggregate skeleton yields better results. An additional observation is that the scope was limited to compressive strength, excluding assessments of durability properties such as water absorption and long-term performance, which remain unverified. Despite the compressive strength reductions observed, utilizing SBHA aligns with the broader environmental benefits identified in the literature. Utilizing SBHA as a partial replacement inherently contributes to sustainability by reducing waste and sand depletion, minimizing agro-industrial waste, and lowering carbon emissions associated with cement consumption.</w:t>
      </w:r>
    </w:p>
    <w:p w14:paraId="620380EB" w14:textId="77777777" w:rsidR="004A03C2" w:rsidRPr="00AB2DEA" w:rsidRDefault="004A03C2" w:rsidP="004A03C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The primary practical implication of these findings is that the significant environmental benefits provide a strong motivation for its application, particularly in non-structural or low-load applications where high compressive strength is not the primary requirement. For future research, it is recommended to focus on improving the pozzolanic reactivity of the SBHA through more controlled burning and grinding processing techniques. This includes exploring specific methods to enhance its properties. Furthermore, comprehensive evaluations of durability, microstructural analysis using techniques like SEM and XRD to understand the ash-cement interface, and a full quantitative environmental impact assessment via Life Cycle Assessment (LCA) are critical next steps to validate and optimize the use of SBHA in concrete.</w:t>
      </w:r>
    </w:p>
    <w:p w14:paraId="3B75A537" w14:textId="77777777" w:rsidR="00205880" w:rsidRPr="00AB2DEA" w:rsidRDefault="006355CE" w:rsidP="008C1894">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5</w:t>
      </w:r>
      <w:r w:rsidR="001C651B" w:rsidRPr="00AB2DEA">
        <w:rPr>
          <w:rFonts w:asciiTheme="majorBidi" w:hAnsiTheme="majorBidi" w:cstheme="majorBidi"/>
          <w:b/>
          <w:bCs/>
          <w:color w:val="000000" w:themeColor="text1"/>
        </w:rPr>
        <w:t>-Recommendations:</w:t>
      </w:r>
    </w:p>
    <w:p w14:paraId="2B5013C3" w14:textId="77777777" w:rsidR="001C651B" w:rsidRPr="00AB2DEA" w:rsidRDefault="00CE47F1" w:rsidP="003C5E92">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Based on the experimental outcomes of this study, it is recommended that sugarcane bagasse ash (SBHA) be used as a partial replacement for cement at 30% and for fine aggregate at 10% by weight, as this combination yielded the highest compressive strength among all tested SBHA mixes. </w:t>
      </w:r>
      <w:r w:rsidR="003C5E92" w:rsidRPr="00AB2DEA">
        <w:rPr>
          <w:rFonts w:asciiTheme="majorBidi" w:hAnsiTheme="majorBidi" w:cstheme="majorBidi"/>
          <w:color w:val="000000" w:themeColor="text1"/>
        </w:rPr>
        <w:t xml:space="preserve">This recommendation is directed primarily to non-structural or low-load applications where low cost and environmentally friendly practices are more important than maximum structural strength. This is the case since, even for the optimal mix, there was still a marked reduction in compressive strength compared to the conventional </w:t>
      </w:r>
      <w:r w:rsidR="00C17080" w:rsidRPr="00AB2DEA">
        <w:rPr>
          <w:rFonts w:asciiTheme="majorBidi" w:hAnsiTheme="majorBidi" w:cstheme="majorBidi"/>
          <w:color w:val="000000" w:themeColor="text1"/>
        </w:rPr>
        <w:t>control. The</w:t>
      </w:r>
      <w:r w:rsidRPr="00AB2DEA">
        <w:rPr>
          <w:rFonts w:asciiTheme="majorBidi" w:hAnsiTheme="majorBidi" w:cstheme="majorBidi"/>
          <w:color w:val="000000" w:themeColor="text1"/>
        </w:rPr>
        <w:t xml:space="preserve"> use of SBHA in such contexts supports waste valorization and reduces the environmental footprint of concrete production. For future work, comprehensive studies on durability properties, microstructural analysis, and a full quantitative life cycle assessment are essential to validate and optimize these recommendations for broader application.</w:t>
      </w:r>
    </w:p>
    <w:p w14:paraId="57FC8B42"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Data availability</w:t>
      </w:r>
      <w:r w:rsidRPr="00AB2DEA">
        <w:rPr>
          <w:rFonts w:asciiTheme="majorBidi" w:hAnsiTheme="majorBidi" w:cstheme="majorBidi"/>
          <w:color w:val="000000" w:themeColor="text1"/>
        </w:rPr>
        <w:t xml:space="preserve"> Not applicable. </w:t>
      </w:r>
    </w:p>
    <w:p w14:paraId="0E775775"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b/>
          <w:bCs/>
          <w:color w:val="000000" w:themeColor="text1"/>
        </w:rPr>
        <w:t>Declarations</w:t>
      </w:r>
      <w:r w:rsidRPr="00AB2DEA">
        <w:rPr>
          <w:rFonts w:asciiTheme="majorBidi" w:hAnsiTheme="majorBidi" w:cstheme="majorBidi"/>
          <w:color w:val="000000" w:themeColor="text1"/>
        </w:rPr>
        <w:t xml:space="preserve"> </w:t>
      </w:r>
    </w:p>
    <w:p w14:paraId="1362D1AA"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Ethics approval and consent to participate Not applicable. </w:t>
      </w:r>
    </w:p>
    <w:p w14:paraId="51121609"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t xml:space="preserve">Consent for publication All authors consent for publication. </w:t>
      </w:r>
    </w:p>
    <w:p w14:paraId="3DE448B6" w14:textId="77777777" w:rsidR="005129DA" w:rsidRPr="00AB2DEA" w:rsidRDefault="005129DA" w:rsidP="005129DA">
      <w:pPr>
        <w:tabs>
          <w:tab w:val="left" w:pos="720"/>
        </w:tabs>
        <w:spacing w:line="480" w:lineRule="auto"/>
        <w:jc w:val="both"/>
        <w:rPr>
          <w:rFonts w:asciiTheme="majorBidi" w:hAnsiTheme="majorBidi" w:cstheme="majorBidi"/>
          <w:color w:val="000000" w:themeColor="text1"/>
        </w:rPr>
      </w:pPr>
      <w:r w:rsidRPr="00AB2DEA">
        <w:rPr>
          <w:rFonts w:asciiTheme="majorBidi" w:hAnsiTheme="majorBidi" w:cstheme="majorBidi"/>
          <w:color w:val="000000" w:themeColor="text1"/>
        </w:rPr>
        <w:lastRenderedPageBreak/>
        <w:t xml:space="preserve">Conflict of interest The authors declare no competing interests. </w:t>
      </w:r>
    </w:p>
    <w:p w14:paraId="79C6481A" w14:textId="77777777" w:rsidR="00A30039" w:rsidRPr="00AB2DEA" w:rsidRDefault="00A30039" w:rsidP="00CE47F1">
      <w:pPr>
        <w:tabs>
          <w:tab w:val="left" w:pos="720"/>
        </w:tabs>
        <w:spacing w:line="480" w:lineRule="auto"/>
        <w:jc w:val="both"/>
        <w:rPr>
          <w:rFonts w:asciiTheme="majorBidi" w:hAnsiTheme="majorBidi" w:cstheme="majorBidi"/>
          <w:color w:val="000000" w:themeColor="text1"/>
        </w:rPr>
      </w:pPr>
    </w:p>
    <w:p w14:paraId="46C9136B" w14:textId="77777777" w:rsidR="0039328A" w:rsidRPr="005F1C29" w:rsidRDefault="0039328A" w:rsidP="00CE47F1">
      <w:pPr>
        <w:tabs>
          <w:tab w:val="left" w:pos="720"/>
        </w:tabs>
        <w:spacing w:line="480" w:lineRule="auto"/>
        <w:jc w:val="both"/>
        <w:rPr>
          <w:rFonts w:asciiTheme="majorBidi" w:hAnsiTheme="majorBidi" w:cstheme="majorBidi"/>
          <w:b/>
          <w:bCs/>
          <w:color w:val="000000" w:themeColor="text1"/>
        </w:rPr>
      </w:pPr>
      <w:r w:rsidRPr="00AB2DEA">
        <w:rPr>
          <w:rFonts w:asciiTheme="majorBidi" w:hAnsiTheme="majorBidi" w:cstheme="majorBidi"/>
          <w:b/>
          <w:bCs/>
          <w:color w:val="000000" w:themeColor="text1"/>
        </w:rPr>
        <w:t>6-</w:t>
      </w:r>
      <w:r w:rsidRPr="005F1C29">
        <w:rPr>
          <w:rFonts w:asciiTheme="majorBidi" w:hAnsiTheme="majorBidi" w:cstheme="majorBidi"/>
          <w:b/>
          <w:bCs/>
          <w:color w:val="000000" w:themeColor="text1"/>
        </w:rPr>
        <w:t>Refrences:</w:t>
      </w:r>
    </w:p>
    <w:p w14:paraId="2AFAC105" w14:textId="604AF21A"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lvarenga, K. P., &amp; Cordeiro, G. C. (2024). Evaluating Sugarcane Bagasse Fly Ash as a Sustainable Cement Replacement for Enhanced Performance. *Cleaner Engineering and Technology*, *20*, 100751. https://doi.org/10.1016/j.clet.2024.100751</w:t>
      </w:r>
      <w:r w:rsidR="00192E12" w:rsidRPr="00F14353">
        <w:rPr>
          <w:rFonts w:asciiTheme="majorBidi" w:hAnsiTheme="majorBidi" w:cstheme="majorBidi"/>
          <w:noProof/>
          <w:color w:val="000000" w:themeColor="text1"/>
        </w:rPr>
        <w:t>.</w:t>
      </w:r>
    </w:p>
    <w:p w14:paraId="70CBABCA" w14:textId="44D94402"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nandaraj, S., Karthik, S., Sylesh, S., Kishor, R., Suresh, K., Prakash, K. J., &amp; Kannan, K. A. A. D. (2023). Experimental investigation on sugarcane bagasse fiber reinforced concrete using bottom ash as sand replacement. Materials Today: Proceedings. https://doi.org/10.1016/j.matpr.2023.03.469</w:t>
      </w:r>
      <w:r w:rsidR="00192E12" w:rsidRPr="00F14353">
        <w:rPr>
          <w:rFonts w:asciiTheme="majorBidi" w:hAnsiTheme="majorBidi" w:cstheme="majorBidi"/>
          <w:noProof/>
          <w:color w:val="000000" w:themeColor="text1"/>
        </w:rPr>
        <w:t>.</w:t>
      </w:r>
    </w:p>
    <w:p w14:paraId="508A4F74" w14:textId="38FD5A3A"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njos, M. A. S., Araújo, T. R., Ferreira, R. L. S., Farias, E. C., &amp; Martinelli, A. E. (2020). Properties of Self-Leveling Mortars Incorporating a High-Volume of Sugar Cane Bagasse Ash as Partial Portland Cement Replacement. Journal of Building Engineering. https://doi.org/10.1016/j.jobe.2020.101694</w:t>
      </w:r>
      <w:r w:rsidR="00192E12" w:rsidRPr="00F14353">
        <w:rPr>
          <w:rFonts w:asciiTheme="majorBidi" w:hAnsiTheme="majorBidi" w:cstheme="majorBidi"/>
          <w:noProof/>
          <w:color w:val="000000" w:themeColor="text1"/>
        </w:rPr>
        <w:t>.</w:t>
      </w:r>
    </w:p>
    <w:p w14:paraId="651704B5" w14:textId="5C6E7329"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belaez Perez, O. F., Restrepo Florez, D., Zapata Vergara, L. M., &amp; Hernández Benavides, K. V. (2022). Innovative use of agro-waste cane bagasse ash and waste glass as cement replacement for green concrete. Cost analysis and carbon dioxide emissions. Journal of Cleaner Production, 379(2), 134822. https://doi.org/10.1016/j.jclepro.2022.134822</w:t>
      </w:r>
    </w:p>
    <w:p w14:paraId="3F1C7F5A" w14:textId="1D6ED47C"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enas-Piedrahita, J. C., Montes-García, P., Mendoza-Rangel, J. M., López Calvo, H. Z., Valdez-Tamez, P. L., &amp; Martínez-Reyes, J. (2016). Mechanical and durability properties of mortars prepared with untreated sugarcane bagasse ash and untreated fly ash. Construction and Building Materials, 105, 69–81. https://doi.org/10.1016/j.conbuildmat.2015.12.047</w:t>
      </w:r>
      <w:r w:rsidR="00192E12" w:rsidRPr="00F14353">
        <w:rPr>
          <w:rFonts w:asciiTheme="majorBidi" w:hAnsiTheme="majorBidi" w:cstheme="majorBidi"/>
          <w:noProof/>
          <w:color w:val="000000" w:themeColor="text1"/>
        </w:rPr>
        <w:t>.</w:t>
      </w:r>
    </w:p>
    <w:p w14:paraId="434E733E" w14:textId="287C95A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Arif, E., Clark, M. W., &amp; Lake, N. (2016). Sugar cane bagasse ash from a high efficiency co-generation boiler: Applications in cement and mortar production. Construction and Building Materials, 128, 287–297. https://doi.org/10.1016/j.conbuildmat.2016.10.091</w:t>
      </w:r>
    </w:p>
    <w:p w14:paraId="33A7D94E" w14:textId="7869D96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lastRenderedPageBreak/>
        <w:t>Barbosa, F. L., &amp; Cordeiro, G. C. (2021). Partial cement replacement by different sugar cane bagasse ashes: Hydration-related properties, compressive strength and autogenous shrinkage. *Construction and Building Materials*, *272*, 121625. https://doi.org/10.1016/j.conbuildmat.2020.121625</w:t>
      </w:r>
      <w:r w:rsidR="00192E12" w:rsidRPr="00F14353">
        <w:rPr>
          <w:rFonts w:asciiTheme="majorBidi" w:hAnsiTheme="majorBidi" w:cstheme="majorBidi"/>
          <w:noProof/>
          <w:color w:val="000000" w:themeColor="text1"/>
        </w:rPr>
        <w:t>.</w:t>
      </w:r>
    </w:p>
    <w:p w14:paraId="49485FA0" w14:textId="108123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Berenguer, R. A., Capraro, A. P. B., Farias de Medeiros, M. H., Carneiro, A. M. P., &amp; de Oliveira, R. A. (2020). Sugar Cane Bagasse Ash as a Partial Substitute of Portland Cement: Effect on Mechanical Properties and Emission of Carbon Dioxide. Journal of Environmental Chemical Engineering, 8(2), 103655. https://doi.org/10.1016/j.jece.2020.103655</w:t>
      </w:r>
    </w:p>
    <w:p w14:paraId="7889523E" w14:textId="3EADC941"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Bheel, N., Khoso, S., Baloch, M. H., Benjeddou, O., &amp; Alwetaishi, M. (2022). Use of Waste Recycling Coal Bottom Ash and Sugarcane Bagasse Ash as Cement and Sand Replacement Material to Produce Sustainable Concrete. Environmental Science and Pollution Research, 29(35), 52399–411. https://doi.org/10.1007/s11356-022-19478-3</w:t>
      </w:r>
      <w:r w:rsidR="00192E12" w:rsidRPr="00F14353">
        <w:rPr>
          <w:rFonts w:asciiTheme="majorBidi" w:hAnsiTheme="majorBidi" w:cstheme="majorBidi"/>
          <w:noProof/>
          <w:color w:val="000000" w:themeColor="text1"/>
        </w:rPr>
        <w:t>.</w:t>
      </w:r>
    </w:p>
    <w:p w14:paraId="4724FB8D" w14:textId="654F81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Chindaprasirt, P., Kroehong, W., Damrongwiriyanupap, N., Suriyo, W., &amp; Jaturapitakkul, C. (2020). Mechanical properties, chloride resistance and microstructure of Portland fly ash cement concrete containing high volume bagasse ash. Journal of Building Engineering, 31, 101415. https://doi.org/10.1016/j.jobe.2020.101415</w:t>
      </w:r>
      <w:r w:rsidR="00192E12" w:rsidRPr="00F14353">
        <w:rPr>
          <w:rFonts w:asciiTheme="majorBidi" w:hAnsiTheme="majorBidi" w:cstheme="majorBidi"/>
          <w:noProof/>
          <w:color w:val="000000" w:themeColor="text1"/>
        </w:rPr>
        <w:t>.</w:t>
      </w:r>
    </w:p>
    <w:p w14:paraId="70D320C5" w14:textId="77777777" w:rsidR="00192E12" w:rsidRPr="00F14353" w:rsidRDefault="00192E12"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Dineshkumar, R., and P. Balamurugan. 2021. “Behavior of High-Strength Concrete with Sugarcane Bagasse Ash as Replacement for Cement.” </w:t>
      </w:r>
      <w:r w:rsidRPr="00F14353">
        <w:rPr>
          <w:rFonts w:asciiTheme="majorBidi" w:hAnsiTheme="majorBidi" w:cstheme="majorBidi"/>
          <w:i/>
          <w:iCs/>
          <w:noProof/>
          <w:color w:val="000000" w:themeColor="text1"/>
        </w:rPr>
        <w:t>Innovative Infrastructure Solutions</w:t>
      </w:r>
      <w:r w:rsidRPr="00F14353">
        <w:rPr>
          <w:rFonts w:asciiTheme="majorBidi" w:hAnsiTheme="majorBidi" w:cstheme="majorBidi"/>
          <w:noProof/>
          <w:color w:val="000000" w:themeColor="text1"/>
        </w:rPr>
        <w:t xml:space="preserve"> 6(2): 1–12. doi:10.1007/s41062-020-00450-4.</w:t>
      </w:r>
    </w:p>
    <w:p w14:paraId="6E9D0985" w14:textId="3F610D5C"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Noor, M. Y. M., Ahmad, B. E., Ismail, M. R., Hashim, H., &amp; Baharum, M. A. A. (Eds.). (2018). Regional Conference on Science, Technology and Social Sciences (RCSTSS 2016). Springer Singapore. https://doi.org/10.1007/978-981-13-0074-5</w:t>
      </w:r>
      <w:r w:rsidR="00192E12" w:rsidRPr="00F14353">
        <w:rPr>
          <w:rFonts w:asciiTheme="majorBidi" w:hAnsiTheme="majorBidi" w:cstheme="majorBidi"/>
          <w:noProof/>
          <w:color w:val="000000" w:themeColor="text1"/>
        </w:rPr>
        <w:t>.</w:t>
      </w:r>
    </w:p>
    <w:p w14:paraId="19831926" w14:textId="27A8D54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França, S., Sousa, L. N., Saraiva, S. L. C., Ferreira, M. C. N. F., Silva, M. V. d. M. S., Gomes, R. C., Rodrigues, C. d. S., Aguilar, M. T. P., &amp; Bezerra, A. C. d. S. (2023). Feasibility of Using Sugar Cane Bagasse Ash in Partial Replacement of Portland Cement Clinker. Buildings, 13(4), 843. </w:t>
      </w:r>
      <w:r w:rsidRPr="00F14353">
        <w:rPr>
          <w:rFonts w:asciiTheme="majorBidi" w:hAnsiTheme="majorBidi" w:cstheme="majorBidi"/>
          <w:noProof/>
          <w:color w:val="000000" w:themeColor="text1"/>
        </w:rPr>
        <w:lastRenderedPageBreak/>
        <w:t>https://doi.org/10.3390/buildings13040843</w:t>
      </w:r>
    </w:p>
    <w:p w14:paraId="55687496" w14:textId="27D6A357"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Francioso, V., Lopez-Arias, M., Moro, C., Jung, N., &amp; Velay-Lizancos, M. (2023). Impact of Curing Temperature on the Life Cycle Assessment of Sugarcane Bagasse Ash as a Partial Replacement of Cement in Mortars. Sustainability, 15(1), 142. https://doi.org/10.3390/su15010142</w:t>
      </w:r>
      <w:r w:rsidR="00192E12" w:rsidRPr="00F14353">
        <w:rPr>
          <w:rFonts w:asciiTheme="majorBidi" w:hAnsiTheme="majorBidi" w:cstheme="majorBidi"/>
          <w:noProof/>
          <w:color w:val="000000" w:themeColor="text1"/>
        </w:rPr>
        <w:t>.</w:t>
      </w:r>
    </w:p>
    <w:p w14:paraId="234D77A9" w14:textId="59A162BD"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Gaddam, K. (2021). Sustainability Studies on Concrete Partial Replacement of Sugarcane Granular Bagasse-ash in Cement. IOP Conference Series: Earth and Environmental Science, 822(1). https://doi.org/10.1088/1755-1315/822/1/012037</w:t>
      </w:r>
      <w:r w:rsidR="00192E12" w:rsidRPr="00F14353">
        <w:rPr>
          <w:rFonts w:asciiTheme="majorBidi" w:hAnsiTheme="majorBidi" w:cstheme="majorBidi"/>
          <w:noProof/>
          <w:color w:val="000000" w:themeColor="text1"/>
        </w:rPr>
        <w:t>.</w:t>
      </w:r>
    </w:p>
    <w:p w14:paraId="6DF447B6" w14:textId="3FF8CD3E"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Gudia, S. E. L., Go, A. W., Giduquio, M. B., Juanir, R. G., Jamora, J. B., Gunarto, C., &amp; Tabañag, I. D. F. (2023). Sugarcane Bagasse Ash as a Partial Replacement for Cement in Paste and Mortar Formulation – A Case in the Philippines. Journal of Building Engineering, 76. https://doi.org/10.1016/j.jobe.2023.107221</w:t>
      </w:r>
      <w:r w:rsidR="00192E12" w:rsidRPr="00F14353">
        <w:rPr>
          <w:rFonts w:asciiTheme="majorBidi" w:hAnsiTheme="majorBidi" w:cstheme="majorBidi"/>
          <w:noProof/>
          <w:color w:val="000000" w:themeColor="text1"/>
        </w:rPr>
        <w:t>.</w:t>
      </w:r>
    </w:p>
    <w:p w14:paraId="4F700F98" w14:textId="759CF561"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Hasnain, M. H., Javed, U., Ali, A., &amp; Zafar, M. S. (2021). Eco-Friendly Utilization of Rice Husk Ash and Bagasse Ash Blend as Partial Sand Replacement in Self-Compacting Concrete. Construction and Building Materials, 273, 121753. https://doi.org/10.1016/j.conbuildmat.2020.121753</w:t>
      </w:r>
      <w:r w:rsidR="00192E12" w:rsidRPr="00F14353">
        <w:rPr>
          <w:rFonts w:asciiTheme="majorBidi" w:hAnsiTheme="majorBidi" w:cstheme="majorBidi"/>
          <w:noProof/>
          <w:color w:val="000000" w:themeColor="text1"/>
        </w:rPr>
        <w:t>.</w:t>
      </w:r>
    </w:p>
    <w:p w14:paraId="19132B70" w14:textId="000CFE30"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Imran, N. F., Hashim, N. H., Hasan, D., Radzi, A. S. M., &amp; Harizan, M. T. (2023). Behaviour of normal concrete with Sugarcane Bagasse Ash (ScBA) as partial cement replacement. IOP Conference Series: Earth and Environmental Science, 1238(1), 012016. https://doi.org/10.1088/1755-1315/1238/1/012016</w:t>
      </w:r>
      <w:r w:rsidR="00192E12" w:rsidRPr="00F14353">
        <w:rPr>
          <w:rFonts w:asciiTheme="majorBidi" w:hAnsiTheme="majorBidi" w:cstheme="majorBidi"/>
          <w:noProof/>
          <w:color w:val="000000" w:themeColor="text1"/>
        </w:rPr>
        <w:t>.</w:t>
      </w:r>
    </w:p>
    <w:p w14:paraId="0F762CC6" w14:textId="096E616D"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Jagadesh, P., Ramachandramurthy, A., &amp; Murugesan, R. (2018). Evaluation of mechanical properties of Sugar Cane Bagasse Ash concrete. Construction and Building Materials, 176, 608–617. https://doi.org/10.1016/j.conbuildmat.2018.05.037</w:t>
      </w:r>
      <w:r w:rsidR="00192E12" w:rsidRPr="00F14353">
        <w:rPr>
          <w:rFonts w:asciiTheme="majorBidi" w:hAnsiTheme="majorBidi" w:cstheme="majorBidi"/>
          <w:noProof/>
          <w:color w:val="000000" w:themeColor="text1"/>
        </w:rPr>
        <w:t>.</w:t>
      </w:r>
    </w:p>
    <w:p w14:paraId="43A06D8A" w14:textId="263B392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lil, M. J., Aslam, M., &amp; Ahmad, S. (2021). Utilization of sugarcane bagasse ash as cement replacement for the production of sustainable concrete – A review. Construction and Building Materials, 270, 121371. https://doi.org/10.1016/j.conbuildmat.2020.121371</w:t>
      </w:r>
      <w:r w:rsidR="00192E12" w:rsidRPr="00F14353">
        <w:rPr>
          <w:rFonts w:asciiTheme="majorBidi" w:hAnsiTheme="majorBidi" w:cstheme="majorBidi"/>
          <w:noProof/>
          <w:color w:val="000000" w:themeColor="text1"/>
        </w:rPr>
        <w:t>.</w:t>
      </w:r>
    </w:p>
    <w:p w14:paraId="7C971727" w14:textId="20C06280"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lastRenderedPageBreak/>
        <w:t>Jha, P., Sachan, A. K., &amp; Singh, R. P. (2020). Investigation on the durability of concrete with partial replacement of cement by bagasse ash (BAH) and sand by stone dust (SDT). Materials Today: Proceedings. https://doi.org/10.1016/j.matpr.2020.11.652</w:t>
      </w:r>
      <w:r w:rsidR="00192E12" w:rsidRPr="00F14353">
        <w:rPr>
          <w:rFonts w:asciiTheme="majorBidi" w:hAnsiTheme="majorBidi" w:cstheme="majorBidi"/>
          <w:noProof/>
          <w:color w:val="000000" w:themeColor="text1"/>
        </w:rPr>
        <w:t>.</w:t>
      </w:r>
    </w:p>
    <w:p w14:paraId="4B603312" w14:textId="40D4205B"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Joshaghani, A., &amp; Moeini, M. A. (2017). Evaluating the effects of sugar cane bagasse ash (SCBA) and nanosilica on the mechanical and durability properties of mortar. Construction and Building Materials, 152, 818–831. https://doi.org/10.1016/j.conbuildmat.2017.07.041</w:t>
      </w:r>
      <w:r w:rsidR="00192E12" w:rsidRPr="00F14353">
        <w:rPr>
          <w:rFonts w:asciiTheme="majorBidi" w:hAnsiTheme="majorBidi" w:cstheme="majorBidi"/>
          <w:noProof/>
          <w:color w:val="000000" w:themeColor="text1"/>
        </w:rPr>
        <w:t>.</w:t>
      </w:r>
    </w:p>
    <w:p w14:paraId="449415C7" w14:textId="5D419063"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annan, V. (2018). Strength and durability performance of self compacting concrete containing self-combusted rice husk ash and metakaolin. Construction and Building Materials, 160, 169–179. https://doi.org/10.1016/j.conbuildmat.2017.11.043</w:t>
      </w:r>
      <w:r w:rsidR="00192E12" w:rsidRPr="00F14353">
        <w:rPr>
          <w:rFonts w:asciiTheme="majorBidi" w:hAnsiTheme="majorBidi" w:cstheme="majorBidi"/>
          <w:noProof/>
          <w:color w:val="000000" w:themeColor="text1"/>
        </w:rPr>
        <w:t>.</w:t>
      </w:r>
    </w:p>
    <w:p w14:paraId="00143DC7" w14:textId="1C93AEE3" w:rsidR="00192E12" w:rsidRPr="00F14353" w:rsidRDefault="00261F2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waja, S. A., Javed, U., Zafar, T., Riaz, M., Zafar, M. S., &amp; Khan, M. K. (2021). Eco-Friendly Incorporation of Sugarcane Bagasse Ash as Partial Replacement of Sand in Foam Concrete. Cleaner Engineering and Technology, 4, 100164. https://doi.org/10.1016/j.clet.2021.100164</w:t>
      </w:r>
      <w:r w:rsidR="00192E12" w:rsidRPr="00F14353">
        <w:rPr>
          <w:rFonts w:asciiTheme="majorBidi" w:hAnsiTheme="majorBidi" w:cstheme="majorBidi"/>
          <w:noProof/>
          <w:color w:val="000000" w:themeColor="text1"/>
        </w:rPr>
        <w:t>.</w:t>
      </w:r>
    </w:p>
    <w:p w14:paraId="23929D8A" w14:textId="1B9E2C3E"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hawaja, S. A., Javed, U., Zafar, T., Riaz, M., Zafar, M. S., &amp; Khan, M. K. (2021). Eco-Friendly Incorporation of Sugarcane Bagasse Ash as Partial Replacement of Sand in Foam Concrete. Cleaner Engineering and Technology. https://doi.org/10.1016/j.clet.2021.100164</w:t>
      </w:r>
      <w:r w:rsidR="00192E12" w:rsidRPr="00F14353">
        <w:rPr>
          <w:rFonts w:asciiTheme="majorBidi" w:hAnsiTheme="majorBidi" w:cstheme="majorBidi"/>
          <w:noProof/>
          <w:color w:val="000000" w:themeColor="text1"/>
        </w:rPr>
        <w:t>.</w:t>
      </w:r>
    </w:p>
    <w:p w14:paraId="4AB26AFC" w14:textId="2BA0F973"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Kunchariyakun, K., Asavapisit, S., &amp; Sinyoung, S. (2018). Influence of partial sand replacement by black rice husk ash and bagasse ash on properties of autoclaved aerated concrete under different temperatures and times. Construction and Building Materials, 173, 220–227. https://doi.org/10.1016/j.conbuildmat.2018.04.043</w:t>
      </w:r>
      <w:r w:rsidR="00192E12" w:rsidRPr="00F14353">
        <w:rPr>
          <w:rFonts w:asciiTheme="majorBidi" w:hAnsiTheme="majorBidi" w:cstheme="majorBidi"/>
          <w:noProof/>
          <w:color w:val="000000" w:themeColor="text1"/>
        </w:rPr>
        <w:t>.</w:t>
      </w:r>
    </w:p>
    <w:p w14:paraId="39BF2156" w14:textId="2D04D217"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Loganayagan, S., Chandra Mohan, N., &amp; Dhivyabharathi, S. (2020). Sugarcane bagasse ash as alternate supplementary cementitious material in concrete. Materials Today: Proceedings, 45(2), 1004–1007. https://doi.org/10.1016/j.matpr.2020.03.060</w:t>
      </w:r>
      <w:r w:rsidR="00192E12" w:rsidRPr="00F14353">
        <w:rPr>
          <w:rFonts w:asciiTheme="majorBidi" w:hAnsiTheme="majorBidi" w:cstheme="majorBidi"/>
          <w:noProof/>
          <w:color w:val="000000" w:themeColor="text1"/>
        </w:rPr>
        <w:t>.</w:t>
      </w:r>
    </w:p>
    <w:p w14:paraId="746EA745" w14:textId="2FFFABFB"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Lourdu, A. R., &amp; Ali, S. H. M. (2023). Study on strength, durable and flexural behaviour of partial </w:t>
      </w:r>
      <w:r w:rsidRPr="00F14353">
        <w:rPr>
          <w:rFonts w:asciiTheme="majorBidi" w:hAnsiTheme="majorBidi" w:cstheme="majorBidi"/>
          <w:noProof/>
          <w:color w:val="000000" w:themeColor="text1"/>
        </w:rPr>
        <w:lastRenderedPageBreak/>
        <w:t>replacement of sugarcane bagasse ash over cement. Materials Research Express. https://doi.org/10.1088/2053-1591/acf6ad</w:t>
      </w:r>
      <w:r w:rsidR="00192E12" w:rsidRPr="00F14353">
        <w:rPr>
          <w:rFonts w:asciiTheme="majorBidi" w:hAnsiTheme="majorBidi" w:cstheme="majorBidi"/>
          <w:noProof/>
          <w:color w:val="000000" w:themeColor="text1"/>
        </w:rPr>
        <w:t>.</w:t>
      </w:r>
    </w:p>
    <w:p w14:paraId="541409C3" w14:textId="0EA9247E"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Mangi, S. A., Jamaluddin, N., Wan Ibrahim, M. H., Abdullah, A. H., Abdul Awal, A. S. M., Sohu, S., &amp; Ali, N. (2017). Utilization of sugarcane bagasse ash in concrete as partial replacement of cement. IOP Conference Series: Materials Science and Engineering, 271(1). https://doi.org/10.1088/1757-899X/271/1/012001</w:t>
      </w:r>
      <w:r w:rsidR="00192E12" w:rsidRPr="00F14353">
        <w:rPr>
          <w:rFonts w:asciiTheme="majorBidi" w:hAnsiTheme="majorBidi" w:cstheme="majorBidi"/>
          <w:noProof/>
          <w:color w:val="000000" w:themeColor="text1"/>
        </w:rPr>
        <w:t>.</w:t>
      </w:r>
    </w:p>
    <w:p w14:paraId="1FC755E2" w14:textId="5F92BE83" w:rsidR="00192E12" w:rsidRPr="00F14353" w:rsidRDefault="007F5B4B"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Memon, S. A., Javed, U., Shah, M. I., &amp; Hanif, A. (2022). Use of Processed Sugarcane Bagasse Ash in Concrete as Partial Replacement of Cement: Mechanical and Durability Properties. Buildings. https://doi.org/10.3390/buildings12101769</w:t>
      </w:r>
      <w:r w:rsidR="00192E12" w:rsidRPr="00F14353">
        <w:rPr>
          <w:rFonts w:asciiTheme="majorBidi" w:hAnsiTheme="majorBidi" w:cstheme="majorBidi"/>
          <w:noProof/>
          <w:color w:val="000000" w:themeColor="text1"/>
        </w:rPr>
        <w:t>.</w:t>
      </w:r>
    </w:p>
    <w:p w14:paraId="3D3682FD" w14:textId="29290B63"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Nangulama, H. K., &amp; Rimoy, S. P. (2025). Feasibility of Using Bagasse Ash Incorporating Limestone Calcined Clay Cement as Ordinary Portland Cement Replacement for Stabilisation of Black Cotton Soils. Cleaner Waste Systems, 10(January), 100226. https://doi.org/10.1016/j.clwas.2025.100226</w:t>
      </w:r>
    </w:p>
    <w:p w14:paraId="6F4BED1D" w14:textId="5AA7E992"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erkpiboon, A., Tangchirapat, W., &amp; Jaturapitakkul, C. (2015). Strength, chloride resistance, and expansion of concretes containing ground bagasse ash. Construction and Building Materials, 101, 983–989. https://doi.org/10.1016/j.conbuildmat.2015.10.140</w:t>
      </w:r>
    </w:p>
    <w:p w14:paraId="4ED45D22" w14:textId="7B9AB058"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ossignolo, J. A., Borrachero, M. V., Soriano, L., &amp; Payá, J. (2018). Influence of microwave oven calcination on the pozzolanicity of sugar cane bagasse ashes (SCBA) from the cogeneration industry. Construction and Building Materials, 187, 892–902. https://doi.org/10.1016/j.conbuildmat.2018.08.016</w:t>
      </w:r>
    </w:p>
    <w:p w14:paraId="4405B4E6" w14:textId="58E651CD"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Rossignolo, J. A., Rodrigues, M. S., Frias, M., Santos, S. F., &amp; Savastano Junior, H. (2017). Improved interfacial transition zone between aggregate-cementitious matrix by addition sugarcane industrial ash. Cement and Concrete Composites, 80, 157–167. https://doi.org/10.1016/j.cemconcomp.2017.03.011</w:t>
      </w:r>
    </w:p>
    <w:p w14:paraId="29F9A356" w14:textId="19140B81"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 xml:space="preserve">Setayesh Gar, P., Suresh, N., &amp; Bindiganavile, V. (2017). Sugar Cane Bagasse Ash as a Pozzolanic Admixture in Concrete for Resistance to Sustained Elevated Temperatures. Construction and Building </w:t>
      </w:r>
      <w:r w:rsidRPr="00F14353">
        <w:rPr>
          <w:rFonts w:asciiTheme="majorBidi" w:hAnsiTheme="majorBidi" w:cstheme="majorBidi"/>
          <w:noProof/>
          <w:color w:val="000000" w:themeColor="text1"/>
        </w:rPr>
        <w:lastRenderedPageBreak/>
        <w:t>Materials, 153, 929–936. https://doi.org/10.1016/j.conbuildmat.2017.07.107</w:t>
      </w:r>
    </w:p>
    <w:p w14:paraId="68FBF487" w14:textId="155964AC"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Srivani, G., &amp; Vamsi Mohan, U. (2023). Study on strength properties of concrete by partial replacement of cement with sugarcane bagasse ash and coarse aggregate with coconut shells. Materials Today: Proceedings. https://doi.org/10.1016/j.matpr.2023.03.439</w:t>
      </w:r>
    </w:p>
    <w:p w14:paraId="24E0DA87" w14:textId="265CE9E9"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Subedi, S., Arce, G. A., Hassan, M. M., Barbato, M., Mohammad, L. N., &amp; Rupnow, T. (2022). Feasibility of ECC with high contents of post-processed bagasse ash as partial cement replacement. Construction and Building Materials, 319, 126023. https://doi.org/10.1016/j.conbuildmat.2021.126023</w:t>
      </w:r>
    </w:p>
    <w:p w14:paraId="612C2DB4" w14:textId="46F27C12"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Torres de Sande, V., Sadique, M., Pineda, P., Bras, A., Atherton, W., &amp; Riley, M. (2021). Potential use of sugar cane bagasse ash as sand replacement for durable concrete. Journal of Building Engineering, 39, 102277. https://doi.org/10.1016/j.jobe.2021.102277</w:t>
      </w:r>
    </w:p>
    <w:p w14:paraId="76E24939" w14:textId="70427805"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Wang, H., &amp; Lee, J.-M. (2020). Recent advances in structural engineering of MXene electrocatalysts. Journal of Materials Chemistry A. https://doi.org/10.1039/D0TA03271A</w:t>
      </w:r>
    </w:p>
    <w:p w14:paraId="6220130E" w14:textId="0B403365"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Wu, N., Ji, T., Huang, P., Fu, T., Zheng, X., &amp; Xu, Q. (2022). Use of sugar cane bagasse ash in ultra-high performance concrete (UHPC) as cement replacement. Construction and Building Materials, 317, 125881. https://doi.org/10.1016/j.conbuildmat.2021.125881</w:t>
      </w:r>
    </w:p>
    <w:p w14:paraId="0387E9F7" w14:textId="61A1ACE9" w:rsidR="00192E12"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Yogitha, B., Karthikeyan, M., &amp; Reddy, M. G. M. (2020). Progress of sugarcane bagasse ash applications in production of Eco-Friendly concrete - Review. Materials Today: Proceedings, 33, 695–99. https://doi.org/10.1016/j.matpr.2020.05.814</w:t>
      </w:r>
    </w:p>
    <w:p w14:paraId="10274F19" w14:textId="2303AB90" w:rsidR="006C3BBE" w:rsidRPr="00F14353" w:rsidRDefault="004463BD" w:rsidP="00F14353">
      <w:pPr>
        <w:widowControl w:val="0"/>
        <w:autoSpaceDE w:val="0"/>
        <w:autoSpaceDN w:val="0"/>
        <w:adjustRightInd w:val="0"/>
        <w:spacing w:line="480" w:lineRule="auto"/>
        <w:rPr>
          <w:rFonts w:asciiTheme="majorBidi" w:hAnsiTheme="majorBidi" w:cstheme="majorBidi"/>
          <w:noProof/>
          <w:color w:val="000000" w:themeColor="text1"/>
        </w:rPr>
      </w:pPr>
      <w:r w:rsidRPr="00F14353">
        <w:rPr>
          <w:rFonts w:asciiTheme="majorBidi" w:hAnsiTheme="majorBidi" w:cstheme="majorBidi"/>
          <w:noProof/>
          <w:color w:val="000000" w:themeColor="text1"/>
        </w:rPr>
        <w:t>Hasrat, H. A., Rahmani, B., Momand, N., Shirzad, N. A., &amp; Akbari, S. A. (2025). Experimental Investigation on Rice Husk Ash Blended Concrete Performance in Terms of Compressive Strength. International Journal of Current Science Research and Review, 8(10), 5379-5391. https://doi.org/10.47191/ijcsrr/V8-i10-46</w:t>
      </w:r>
    </w:p>
    <w:p w14:paraId="4F12258F" w14:textId="5F45F3EF" w:rsidR="0039328A" w:rsidRPr="00AB2DEA" w:rsidRDefault="0039328A" w:rsidP="0039328A">
      <w:pPr>
        <w:tabs>
          <w:tab w:val="left" w:pos="720"/>
        </w:tabs>
        <w:spacing w:line="480" w:lineRule="auto"/>
        <w:jc w:val="both"/>
        <w:rPr>
          <w:rFonts w:asciiTheme="majorBidi" w:hAnsiTheme="majorBidi" w:cstheme="majorBidi"/>
          <w:color w:val="000000" w:themeColor="text1"/>
        </w:rPr>
      </w:pPr>
    </w:p>
    <w:sectPr w:rsidR="0039328A" w:rsidRPr="00AB2DEA">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OKO THADDEAUS EGIRIN" w:date="2025-12-04T13:22:00Z" w:initials="OTE">
    <w:p w14:paraId="7356073B" w14:textId="779706F4" w:rsidR="004128A3" w:rsidRDefault="004128A3">
      <w:pPr>
        <w:pStyle w:val="CommentText"/>
      </w:pPr>
      <w:r>
        <w:rPr>
          <w:rStyle w:val="CommentReference"/>
        </w:rPr>
        <w:annotationRef/>
      </w:r>
      <w:r w:rsidR="00740DC1">
        <w:t>Not proper</w:t>
      </w:r>
      <w:bookmarkStart w:id="2" w:name="_GoBack"/>
      <w:bookmarkEnd w:id="2"/>
      <w:r>
        <w:t xml:space="preserve"> referencing style and editing. Kindly follow the standard and stipulated journal referencing format</w:t>
      </w:r>
    </w:p>
  </w:comment>
  <w:comment w:id="3" w:author="OKO THADDEAUS EGIRIN" w:date="2025-12-04T13:24:00Z" w:initials="OTE">
    <w:p w14:paraId="713077B3" w14:textId="77777777" w:rsidR="004128A3" w:rsidRDefault="004128A3">
      <w:pPr>
        <w:pStyle w:val="CommentText"/>
      </w:pPr>
      <w:r>
        <w:rPr>
          <w:rStyle w:val="CommentReference"/>
        </w:rPr>
        <w:annotationRef/>
      </w:r>
      <w:r>
        <w:t>Ditto 1</w:t>
      </w:r>
    </w:p>
    <w:p w14:paraId="4489784D" w14:textId="6B6D02B0" w:rsidR="004128A3" w:rsidRDefault="004128A3">
      <w:pPr>
        <w:pStyle w:val="CommentText"/>
      </w:pPr>
    </w:p>
  </w:comment>
  <w:comment w:id="0" w:author="OKO THADDEAUS EGIRIN" w:date="2025-12-04T13:25:00Z" w:initials="OTE">
    <w:p w14:paraId="20A274FC" w14:textId="28D30B82" w:rsidR="004128A3" w:rsidRDefault="004128A3">
      <w:pPr>
        <w:pStyle w:val="CommentText"/>
      </w:pPr>
      <w:r>
        <w:rPr>
          <w:rStyle w:val="CommentReference"/>
        </w:rPr>
        <w:annotationRef/>
      </w:r>
      <w:r>
        <w:t>Generally the introduction should be restructured in such a way that it will bring out the key challenges the research is trying to address and why the need for the research.</w:t>
      </w:r>
    </w:p>
  </w:comment>
  <w:comment w:id="4" w:author="OKO THADDEAUS EGIRIN" w:date="2025-12-04T13:30:00Z" w:initials="OTE">
    <w:p w14:paraId="3241D5B4" w14:textId="1BC01046" w:rsidR="004128A3" w:rsidRDefault="004128A3">
      <w:pPr>
        <w:pStyle w:val="CommentText"/>
      </w:pPr>
      <w:r>
        <w:rPr>
          <w:rStyle w:val="CommentReference"/>
        </w:rPr>
        <w:annotationRef/>
      </w:r>
      <w:r>
        <w:t>Kindly include the theoretical background to enrich the research</w:t>
      </w:r>
    </w:p>
  </w:comment>
  <w:comment w:id="5" w:author="OKO THADDEAUS EGIRIN" w:date="2025-12-04T13:27:00Z" w:initials="OTE">
    <w:p w14:paraId="436D5497" w14:textId="33DDEB79" w:rsidR="004128A3" w:rsidRDefault="004128A3">
      <w:pPr>
        <w:pStyle w:val="CommentText"/>
      </w:pPr>
      <w:r>
        <w:rPr>
          <w:rStyle w:val="CommentReference"/>
        </w:rPr>
        <w:annotationRef/>
      </w:r>
      <w:r>
        <w:t>This is not the methodology, the methodology entails how you are going to tackling the challenges you highlighted from the problem of the research. It should be a series of step that will be attempted to answering the research questions in details. Kindly provide the detail methods used in the research</w:t>
      </w:r>
    </w:p>
  </w:comment>
  <w:comment w:id="6" w:author="OKO THADDEAUS EGIRIN" w:date="2025-12-04T13:31:00Z" w:initials="OTE">
    <w:p w14:paraId="35DEEE36" w14:textId="3CCD073C" w:rsidR="00FB70BC" w:rsidRDefault="00FB70BC">
      <w:pPr>
        <w:pStyle w:val="CommentText"/>
      </w:pPr>
      <w:r>
        <w:rPr>
          <w:rStyle w:val="CommentReference"/>
        </w:rPr>
        <w:annotationRef/>
      </w:r>
      <w:r>
        <w:t xml:space="preserve">All this are your Methods, kindly restructure them to follow sequenti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56073B" w15:done="0"/>
  <w15:commentEx w15:paraId="4489784D" w15:done="0"/>
  <w15:commentEx w15:paraId="20A274FC" w15:done="0"/>
  <w15:commentEx w15:paraId="3241D5B4" w15:done="0"/>
  <w15:commentEx w15:paraId="436D5497" w15:done="0"/>
  <w15:commentEx w15:paraId="35DEEE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6073B" w16cid:durableId="2CDD7167"/>
  <w16cid:commentId w16cid:paraId="4489784D" w16cid:durableId="2CDD7168"/>
  <w16cid:commentId w16cid:paraId="20A274FC" w16cid:durableId="2CDD7169"/>
  <w16cid:commentId w16cid:paraId="3241D5B4" w16cid:durableId="2CDD716A"/>
  <w16cid:commentId w16cid:paraId="436D5497" w16cid:durableId="2CDD716B"/>
  <w16cid:commentId w16cid:paraId="35DEEE36" w16cid:durableId="2CDD71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5E7AE" w14:textId="77777777" w:rsidR="005A2461" w:rsidRDefault="005A2461" w:rsidP="00316EF6">
      <w:pPr>
        <w:spacing w:after="0" w:line="240" w:lineRule="auto"/>
      </w:pPr>
      <w:r>
        <w:separator/>
      </w:r>
    </w:p>
  </w:endnote>
  <w:endnote w:type="continuationSeparator" w:id="0">
    <w:p w14:paraId="597768F0" w14:textId="77777777" w:rsidR="005A2461" w:rsidRDefault="005A2461" w:rsidP="00316E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6457D" w14:textId="77777777" w:rsidR="00316EF6" w:rsidRDefault="00316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8AA73" w14:textId="77777777" w:rsidR="00316EF6" w:rsidRDefault="00316E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F6763" w14:textId="77777777" w:rsidR="00316EF6" w:rsidRDefault="00316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344FF" w14:textId="77777777" w:rsidR="005A2461" w:rsidRDefault="005A2461" w:rsidP="00316EF6">
      <w:pPr>
        <w:spacing w:after="0" w:line="240" w:lineRule="auto"/>
      </w:pPr>
      <w:r>
        <w:separator/>
      </w:r>
    </w:p>
  </w:footnote>
  <w:footnote w:type="continuationSeparator" w:id="0">
    <w:p w14:paraId="1483E028" w14:textId="77777777" w:rsidR="005A2461" w:rsidRDefault="005A2461" w:rsidP="00316E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17D2F" w14:textId="53D2BCE6" w:rsidR="00316EF6" w:rsidRDefault="005A2461">
    <w:pPr>
      <w:pStyle w:val="Header"/>
    </w:pPr>
    <w:r>
      <w:rPr>
        <w:noProof/>
      </w:rPr>
      <w:pict w14:anchorId="42F889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1340E" w14:textId="50258876" w:rsidR="00316EF6" w:rsidRDefault="005A2461">
    <w:pPr>
      <w:pStyle w:val="Header"/>
    </w:pPr>
    <w:r>
      <w:rPr>
        <w:noProof/>
      </w:rPr>
      <w:pict w14:anchorId="6506C7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32C3C" w14:textId="41039422" w:rsidR="00316EF6" w:rsidRDefault="005A2461">
    <w:pPr>
      <w:pStyle w:val="Header"/>
    </w:pPr>
    <w:r>
      <w:rPr>
        <w:noProof/>
      </w:rPr>
      <w:pict w14:anchorId="2F53E8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9096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0F1705"/>
    <w:multiLevelType w:val="hybridMultilevel"/>
    <w:tmpl w:val="8EA0F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KO THADDEAUS EGIRIN">
    <w15:presenceInfo w15:providerId="None" w15:userId="OKO THADDEAUS EGI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67B"/>
    <w:rsid w:val="000063FC"/>
    <w:rsid w:val="00013B3E"/>
    <w:rsid w:val="000243A8"/>
    <w:rsid w:val="000342C9"/>
    <w:rsid w:val="000358B9"/>
    <w:rsid w:val="000374AC"/>
    <w:rsid w:val="0004331F"/>
    <w:rsid w:val="00047E24"/>
    <w:rsid w:val="00047F28"/>
    <w:rsid w:val="00053F02"/>
    <w:rsid w:val="00056CC9"/>
    <w:rsid w:val="000645EA"/>
    <w:rsid w:val="00072D6B"/>
    <w:rsid w:val="000844E2"/>
    <w:rsid w:val="00084E6E"/>
    <w:rsid w:val="0009068A"/>
    <w:rsid w:val="00090B72"/>
    <w:rsid w:val="00090E6C"/>
    <w:rsid w:val="00092D10"/>
    <w:rsid w:val="000A0F0E"/>
    <w:rsid w:val="000B1BBD"/>
    <w:rsid w:val="000C4256"/>
    <w:rsid w:val="000D5D4B"/>
    <w:rsid w:val="000E65CF"/>
    <w:rsid w:val="000F3E46"/>
    <w:rsid w:val="000F6E48"/>
    <w:rsid w:val="001000CB"/>
    <w:rsid w:val="001024CD"/>
    <w:rsid w:val="001031B2"/>
    <w:rsid w:val="00104404"/>
    <w:rsid w:val="001153DA"/>
    <w:rsid w:val="00116746"/>
    <w:rsid w:val="001179B7"/>
    <w:rsid w:val="001271CD"/>
    <w:rsid w:val="001329CB"/>
    <w:rsid w:val="001369AA"/>
    <w:rsid w:val="0014722E"/>
    <w:rsid w:val="00152642"/>
    <w:rsid w:val="00152BAB"/>
    <w:rsid w:val="001542A5"/>
    <w:rsid w:val="001639C3"/>
    <w:rsid w:val="001671AD"/>
    <w:rsid w:val="001758A0"/>
    <w:rsid w:val="0018015A"/>
    <w:rsid w:val="001837B6"/>
    <w:rsid w:val="00192E12"/>
    <w:rsid w:val="00192E2E"/>
    <w:rsid w:val="00193B56"/>
    <w:rsid w:val="001B27A7"/>
    <w:rsid w:val="001B56DA"/>
    <w:rsid w:val="001C467A"/>
    <w:rsid w:val="001C4757"/>
    <w:rsid w:val="001C651B"/>
    <w:rsid w:val="001D05B8"/>
    <w:rsid w:val="001D0C8A"/>
    <w:rsid w:val="001D5E8B"/>
    <w:rsid w:val="001E0C8D"/>
    <w:rsid w:val="00205880"/>
    <w:rsid w:val="00207AAB"/>
    <w:rsid w:val="002100D3"/>
    <w:rsid w:val="00211246"/>
    <w:rsid w:val="002112ED"/>
    <w:rsid w:val="00213AD8"/>
    <w:rsid w:val="00214958"/>
    <w:rsid w:val="0022571B"/>
    <w:rsid w:val="00227920"/>
    <w:rsid w:val="002311B8"/>
    <w:rsid w:val="00240A0C"/>
    <w:rsid w:val="00245EF8"/>
    <w:rsid w:val="00251404"/>
    <w:rsid w:val="002519AC"/>
    <w:rsid w:val="00261F2D"/>
    <w:rsid w:val="00262FD8"/>
    <w:rsid w:val="002723F7"/>
    <w:rsid w:val="002A5491"/>
    <w:rsid w:val="002B6077"/>
    <w:rsid w:val="002C542D"/>
    <w:rsid w:val="002D12D4"/>
    <w:rsid w:val="002D32DA"/>
    <w:rsid w:val="002D5CC3"/>
    <w:rsid w:val="002D6E40"/>
    <w:rsid w:val="002E02BD"/>
    <w:rsid w:val="002E23AA"/>
    <w:rsid w:val="002E2C40"/>
    <w:rsid w:val="002F1463"/>
    <w:rsid w:val="002F1909"/>
    <w:rsid w:val="002F629F"/>
    <w:rsid w:val="003060EE"/>
    <w:rsid w:val="00306157"/>
    <w:rsid w:val="00310707"/>
    <w:rsid w:val="00316EF6"/>
    <w:rsid w:val="003244D2"/>
    <w:rsid w:val="00327882"/>
    <w:rsid w:val="00327B4D"/>
    <w:rsid w:val="00332252"/>
    <w:rsid w:val="00335F28"/>
    <w:rsid w:val="00345B58"/>
    <w:rsid w:val="00346E75"/>
    <w:rsid w:val="00346FE8"/>
    <w:rsid w:val="00350B59"/>
    <w:rsid w:val="00351477"/>
    <w:rsid w:val="00352E65"/>
    <w:rsid w:val="00361015"/>
    <w:rsid w:val="00364314"/>
    <w:rsid w:val="00375201"/>
    <w:rsid w:val="0038027E"/>
    <w:rsid w:val="00385DDA"/>
    <w:rsid w:val="00386C58"/>
    <w:rsid w:val="00390103"/>
    <w:rsid w:val="00390CCE"/>
    <w:rsid w:val="003913F4"/>
    <w:rsid w:val="0039328A"/>
    <w:rsid w:val="003969F7"/>
    <w:rsid w:val="003B5B62"/>
    <w:rsid w:val="003C5E92"/>
    <w:rsid w:val="00400421"/>
    <w:rsid w:val="00403384"/>
    <w:rsid w:val="00407331"/>
    <w:rsid w:val="00411082"/>
    <w:rsid w:val="00412642"/>
    <w:rsid w:val="004128A3"/>
    <w:rsid w:val="0041497D"/>
    <w:rsid w:val="00415955"/>
    <w:rsid w:val="00420663"/>
    <w:rsid w:val="00424260"/>
    <w:rsid w:val="00427CB4"/>
    <w:rsid w:val="0043195E"/>
    <w:rsid w:val="00437834"/>
    <w:rsid w:val="004463BD"/>
    <w:rsid w:val="00446453"/>
    <w:rsid w:val="00450F4F"/>
    <w:rsid w:val="00454A81"/>
    <w:rsid w:val="00456DE7"/>
    <w:rsid w:val="00461C1A"/>
    <w:rsid w:val="00465C49"/>
    <w:rsid w:val="004705D4"/>
    <w:rsid w:val="00472267"/>
    <w:rsid w:val="00472683"/>
    <w:rsid w:val="00473DAE"/>
    <w:rsid w:val="00474052"/>
    <w:rsid w:val="00480ED6"/>
    <w:rsid w:val="00491D0F"/>
    <w:rsid w:val="00493ED9"/>
    <w:rsid w:val="00494178"/>
    <w:rsid w:val="00496E7D"/>
    <w:rsid w:val="004A03C2"/>
    <w:rsid w:val="004A6635"/>
    <w:rsid w:val="004A7F17"/>
    <w:rsid w:val="004B46EF"/>
    <w:rsid w:val="004B68EF"/>
    <w:rsid w:val="004C4B3B"/>
    <w:rsid w:val="004D0611"/>
    <w:rsid w:val="004D1006"/>
    <w:rsid w:val="004E4D89"/>
    <w:rsid w:val="004E540C"/>
    <w:rsid w:val="004F3F9B"/>
    <w:rsid w:val="00503431"/>
    <w:rsid w:val="005113CE"/>
    <w:rsid w:val="005129DA"/>
    <w:rsid w:val="0051424C"/>
    <w:rsid w:val="00514253"/>
    <w:rsid w:val="00535083"/>
    <w:rsid w:val="00540254"/>
    <w:rsid w:val="00543E33"/>
    <w:rsid w:val="005523B9"/>
    <w:rsid w:val="00552ECF"/>
    <w:rsid w:val="00563657"/>
    <w:rsid w:val="00572750"/>
    <w:rsid w:val="00573421"/>
    <w:rsid w:val="00583C84"/>
    <w:rsid w:val="00587250"/>
    <w:rsid w:val="005946EF"/>
    <w:rsid w:val="005967AF"/>
    <w:rsid w:val="00596888"/>
    <w:rsid w:val="005A2461"/>
    <w:rsid w:val="005A47BE"/>
    <w:rsid w:val="005A7B71"/>
    <w:rsid w:val="005B40E5"/>
    <w:rsid w:val="005D71DB"/>
    <w:rsid w:val="005D78C4"/>
    <w:rsid w:val="005E36EA"/>
    <w:rsid w:val="005E3C55"/>
    <w:rsid w:val="005F1C29"/>
    <w:rsid w:val="005F32EA"/>
    <w:rsid w:val="005F4140"/>
    <w:rsid w:val="005F6CAF"/>
    <w:rsid w:val="006341E8"/>
    <w:rsid w:val="006355CE"/>
    <w:rsid w:val="0063638F"/>
    <w:rsid w:val="006375B3"/>
    <w:rsid w:val="00654AFA"/>
    <w:rsid w:val="00654C36"/>
    <w:rsid w:val="00660A17"/>
    <w:rsid w:val="00672B50"/>
    <w:rsid w:val="00675627"/>
    <w:rsid w:val="0068146D"/>
    <w:rsid w:val="00681C72"/>
    <w:rsid w:val="00687AA4"/>
    <w:rsid w:val="006949C1"/>
    <w:rsid w:val="006A4BDC"/>
    <w:rsid w:val="006A7745"/>
    <w:rsid w:val="006B2847"/>
    <w:rsid w:val="006B35F6"/>
    <w:rsid w:val="006B39B2"/>
    <w:rsid w:val="006C3BBE"/>
    <w:rsid w:val="006C4848"/>
    <w:rsid w:val="006E012A"/>
    <w:rsid w:val="006E4D71"/>
    <w:rsid w:val="006E7127"/>
    <w:rsid w:val="006F004F"/>
    <w:rsid w:val="007035A0"/>
    <w:rsid w:val="00710A94"/>
    <w:rsid w:val="00716359"/>
    <w:rsid w:val="00721017"/>
    <w:rsid w:val="00724978"/>
    <w:rsid w:val="00730186"/>
    <w:rsid w:val="007378F0"/>
    <w:rsid w:val="00740D41"/>
    <w:rsid w:val="00740DC1"/>
    <w:rsid w:val="00743243"/>
    <w:rsid w:val="007476CA"/>
    <w:rsid w:val="00754801"/>
    <w:rsid w:val="007561ED"/>
    <w:rsid w:val="00760187"/>
    <w:rsid w:val="007658EB"/>
    <w:rsid w:val="00770E12"/>
    <w:rsid w:val="00774C2C"/>
    <w:rsid w:val="00787EE9"/>
    <w:rsid w:val="0079411C"/>
    <w:rsid w:val="007A5678"/>
    <w:rsid w:val="007B1075"/>
    <w:rsid w:val="007C0514"/>
    <w:rsid w:val="007C11FB"/>
    <w:rsid w:val="007C1292"/>
    <w:rsid w:val="007C3393"/>
    <w:rsid w:val="007D4903"/>
    <w:rsid w:val="007E2210"/>
    <w:rsid w:val="007E4F22"/>
    <w:rsid w:val="007F5B4B"/>
    <w:rsid w:val="007F6055"/>
    <w:rsid w:val="007F6B3F"/>
    <w:rsid w:val="00802717"/>
    <w:rsid w:val="00810AC4"/>
    <w:rsid w:val="00810EBB"/>
    <w:rsid w:val="00816EE3"/>
    <w:rsid w:val="00823B40"/>
    <w:rsid w:val="00824350"/>
    <w:rsid w:val="0082642D"/>
    <w:rsid w:val="00851DA2"/>
    <w:rsid w:val="00854FB1"/>
    <w:rsid w:val="00862510"/>
    <w:rsid w:val="008634D7"/>
    <w:rsid w:val="0086522D"/>
    <w:rsid w:val="00892BEB"/>
    <w:rsid w:val="00896550"/>
    <w:rsid w:val="008B0BF5"/>
    <w:rsid w:val="008B1027"/>
    <w:rsid w:val="008B2A8A"/>
    <w:rsid w:val="008B6E23"/>
    <w:rsid w:val="008C1894"/>
    <w:rsid w:val="008D1DF4"/>
    <w:rsid w:val="008D226D"/>
    <w:rsid w:val="008D4FF2"/>
    <w:rsid w:val="008E160C"/>
    <w:rsid w:val="008F12E2"/>
    <w:rsid w:val="008F586D"/>
    <w:rsid w:val="008F766B"/>
    <w:rsid w:val="00901610"/>
    <w:rsid w:val="00904596"/>
    <w:rsid w:val="00911004"/>
    <w:rsid w:val="00914DE5"/>
    <w:rsid w:val="00914EE1"/>
    <w:rsid w:val="00917490"/>
    <w:rsid w:val="009205AC"/>
    <w:rsid w:val="00923345"/>
    <w:rsid w:val="00924CD6"/>
    <w:rsid w:val="00927126"/>
    <w:rsid w:val="00930F88"/>
    <w:rsid w:val="00932619"/>
    <w:rsid w:val="00947C6A"/>
    <w:rsid w:val="009521AC"/>
    <w:rsid w:val="009563C3"/>
    <w:rsid w:val="00957097"/>
    <w:rsid w:val="00971C65"/>
    <w:rsid w:val="0097551D"/>
    <w:rsid w:val="00982867"/>
    <w:rsid w:val="0098493E"/>
    <w:rsid w:val="009904AF"/>
    <w:rsid w:val="0099362F"/>
    <w:rsid w:val="00993AD4"/>
    <w:rsid w:val="009A122E"/>
    <w:rsid w:val="009A189D"/>
    <w:rsid w:val="009A7DE9"/>
    <w:rsid w:val="009B08AD"/>
    <w:rsid w:val="009B4B85"/>
    <w:rsid w:val="009C3852"/>
    <w:rsid w:val="009C5FB0"/>
    <w:rsid w:val="009D1195"/>
    <w:rsid w:val="009D3808"/>
    <w:rsid w:val="009E4846"/>
    <w:rsid w:val="009E537F"/>
    <w:rsid w:val="009F2840"/>
    <w:rsid w:val="00A075BD"/>
    <w:rsid w:val="00A079A9"/>
    <w:rsid w:val="00A168EE"/>
    <w:rsid w:val="00A17522"/>
    <w:rsid w:val="00A27536"/>
    <w:rsid w:val="00A30039"/>
    <w:rsid w:val="00A400E0"/>
    <w:rsid w:val="00A45C3C"/>
    <w:rsid w:val="00A52821"/>
    <w:rsid w:val="00A54061"/>
    <w:rsid w:val="00A57913"/>
    <w:rsid w:val="00A622A1"/>
    <w:rsid w:val="00A7199F"/>
    <w:rsid w:val="00A7487A"/>
    <w:rsid w:val="00A874DF"/>
    <w:rsid w:val="00A927EB"/>
    <w:rsid w:val="00A9631A"/>
    <w:rsid w:val="00AA28C7"/>
    <w:rsid w:val="00AA317C"/>
    <w:rsid w:val="00AB1AAD"/>
    <w:rsid w:val="00AB2DEA"/>
    <w:rsid w:val="00AC6601"/>
    <w:rsid w:val="00AC7BCB"/>
    <w:rsid w:val="00AD44E3"/>
    <w:rsid w:val="00AD55A0"/>
    <w:rsid w:val="00AD567B"/>
    <w:rsid w:val="00AD6EDC"/>
    <w:rsid w:val="00AD74CA"/>
    <w:rsid w:val="00AE270C"/>
    <w:rsid w:val="00AE5781"/>
    <w:rsid w:val="00B11E0D"/>
    <w:rsid w:val="00B17745"/>
    <w:rsid w:val="00B227AD"/>
    <w:rsid w:val="00B31F5F"/>
    <w:rsid w:val="00B73071"/>
    <w:rsid w:val="00B83A58"/>
    <w:rsid w:val="00B87171"/>
    <w:rsid w:val="00B93F84"/>
    <w:rsid w:val="00BD1849"/>
    <w:rsid w:val="00BE64CC"/>
    <w:rsid w:val="00BE69A1"/>
    <w:rsid w:val="00BE7398"/>
    <w:rsid w:val="00BF7235"/>
    <w:rsid w:val="00C03CC1"/>
    <w:rsid w:val="00C04C3A"/>
    <w:rsid w:val="00C068FE"/>
    <w:rsid w:val="00C1435D"/>
    <w:rsid w:val="00C152DC"/>
    <w:rsid w:val="00C17080"/>
    <w:rsid w:val="00C20B3B"/>
    <w:rsid w:val="00C47594"/>
    <w:rsid w:val="00C52769"/>
    <w:rsid w:val="00C56E22"/>
    <w:rsid w:val="00C654C5"/>
    <w:rsid w:val="00C65A23"/>
    <w:rsid w:val="00C65CF2"/>
    <w:rsid w:val="00C65FB1"/>
    <w:rsid w:val="00C6603E"/>
    <w:rsid w:val="00C66CCE"/>
    <w:rsid w:val="00C71A88"/>
    <w:rsid w:val="00C800EF"/>
    <w:rsid w:val="00C8050F"/>
    <w:rsid w:val="00C867AF"/>
    <w:rsid w:val="00C9661F"/>
    <w:rsid w:val="00CA048B"/>
    <w:rsid w:val="00CA15DF"/>
    <w:rsid w:val="00CA3162"/>
    <w:rsid w:val="00CD046C"/>
    <w:rsid w:val="00CE26E9"/>
    <w:rsid w:val="00CE2ABB"/>
    <w:rsid w:val="00CE47F1"/>
    <w:rsid w:val="00D07159"/>
    <w:rsid w:val="00D10C96"/>
    <w:rsid w:val="00D141FF"/>
    <w:rsid w:val="00D15305"/>
    <w:rsid w:val="00D242EE"/>
    <w:rsid w:val="00D260C5"/>
    <w:rsid w:val="00D37CD1"/>
    <w:rsid w:val="00D41A71"/>
    <w:rsid w:val="00D44A64"/>
    <w:rsid w:val="00D44C04"/>
    <w:rsid w:val="00D5155F"/>
    <w:rsid w:val="00D5182C"/>
    <w:rsid w:val="00D5182F"/>
    <w:rsid w:val="00D5334D"/>
    <w:rsid w:val="00D54C44"/>
    <w:rsid w:val="00D62162"/>
    <w:rsid w:val="00D66723"/>
    <w:rsid w:val="00D716B9"/>
    <w:rsid w:val="00D74839"/>
    <w:rsid w:val="00D748E8"/>
    <w:rsid w:val="00D75FD8"/>
    <w:rsid w:val="00D81D6E"/>
    <w:rsid w:val="00D92427"/>
    <w:rsid w:val="00D94F2A"/>
    <w:rsid w:val="00D95126"/>
    <w:rsid w:val="00D978F6"/>
    <w:rsid w:val="00DA0B0F"/>
    <w:rsid w:val="00DA24AC"/>
    <w:rsid w:val="00DA729E"/>
    <w:rsid w:val="00DC70D4"/>
    <w:rsid w:val="00DD194C"/>
    <w:rsid w:val="00DD3D3A"/>
    <w:rsid w:val="00DD7253"/>
    <w:rsid w:val="00DF6C1E"/>
    <w:rsid w:val="00DF6E93"/>
    <w:rsid w:val="00E0084C"/>
    <w:rsid w:val="00E011B0"/>
    <w:rsid w:val="00E02B12"/>
    <w:rsid w:val="00E26EBC"/>
    <w:rsid w:val="00E37BDF"/>
    <w:rsid w:val="00E37DA6"/>
    <w:rsid w:val="00E47FD3"/>
    <w:rsid w:val="00E5631D"/>
    <w:rsid w:val="00E620A3"/>
    <w:rsid w:val="00E65B45"/>
    <w:rsid w:val="00E66883"/>
    <w:rsid w:val="00E71926"/>
    <w:rsid w:val="00E73411"/>
    <w:rsid w:val="00EA638E"/>
    <w:rsid w:val="00EB4358"/>
    <w:rsid w:val="00EB789E"/>
    <w:rsid w:val="00EC159D"/>
    <w:rsid w:val="00EC1DCE"/>
    <w:rsid w:val="00ED1ED2"/>
    <w:rsid w:val="00EE17A3"/>
    <w:rsid w:val="00EE5F5A"/>
    <w:rsid w:val="00EF1D59"/>
    <w:rsid w:val="00EF57D2"/>
    <w:rsid w:val="00F0023A"/>
    <w:rsid w:val="00F032C7"/>
    <w:rsid w:val="00F14353"/>
    <w:rsid w:val="00F1544E"/>
    <w:rsid w:val="00F20763"/>
    <w:rsid w:val="00F20E96"/>
    <w:rsid w:val="00F21756"/>
    <w:rsid w:val="00F2526A"/>
    <w:rsid w:val="00F3050C"/>
    <w:rsid w:val="00F31FF9"/>
    <w:rsid w:val="00F35384"/>
    <w:rsid w:val="00F43D06"/>
    <w:rsid w:val="00F55F46"/>
    <w:rsid w:val="00F87972"/>
    <w:rsid w:val="00F9717D"/>
    <w:rsid w:val="00FA32C2"/>
    <w:rsid w:val="00FB62E4"/>
    <w:rsid w:val="00FB70BC"/>
    <w:rsid w:val="00FC248C"/>
    <w:rsid w:val="00FD0D22"/>
    <w:rsid w:val="00FD144E"/>
    <w:rsid w:val="00FE3FC6"/>
    <w:rsid w:val="00FF233C"/>
    <w:rsid w:val="00FF3C35"/>
    <w:rsid w:val="00FF4C87"/>
    <w:rsid w:val="00FF74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4701FD"/>
  <w15:chartTrackingRefBased/>
  <w15:docId w15:val="{2F6407A7-12FD-433D-95A1-0C659C312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0A17"/>
  </w:style>
  <w:style w:type="paragraph" w:styleId="Heading1">
    <w:name w:val="heading 1"/>
    <w:basedOn w:val="Normal"/>
    <w:next w:val="Normal"/>
    <w:link w:val="Heading1Char"/>
    <w:uiPriority w:val="9"/>
    <w:qFormat/>
    <w:rsid w:val="00770E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E36E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E36E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93ED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36E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E36EA"/>
    <w:rPr>
      <w:rFonts w:ascii="Times New Roman" w:eastAsia="Times New Roman" w:hAnsi="Times New Roman" w:cs="Times New Roman"/>
      <w:b/>
      <w:bCs/>
      <w:sz w:val="27"/>
      <w:szCs w:val="27"/>
    </w:rPr>
  </w:style>
  <w:style w:type="paragraph" w:styleId="NormalWeb">
    <w:name w:val="Normal (Web)"/>
    <w:basedOn w:val="Normal"/>
    <w:uiPriority w:val="99"/>
    <w:unhideWhenUsed/>
    <w:rsid w:val="005E36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36EA"/>
    <w:rPr>
      <w:b/>
      <w:bCs/>
    </w:rPr>
  </w:style>
  <w:style w:type="character" w:styleId="Emphasis">
    <w:name w:val="Emphasis"/>
    <w:basedOn w:val="DefaultParagraphFont"/>
    <w:uiPriority w:val="20"/>
    <w:qFormat/>
    <w:rsid w:val="005E36EA"/>
    <w:rPr>
      <w:i/>
      <w:iCs/>
    </w:rPr>
  </w:style>
  <w:style w:type="character" w:customStyle="1" w:styleId="Heading1Char">
    <w:name w:val="Heading 1 Char"/>
    <w:basedOn w:val="DefaultParagraphFont"/>
    <w:link w:val="Heading1"/>
    <w:uiPriority w:val="9"/>
    <w:rsid w:val="00770E12"/>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1179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24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93ED9"/>
    <w:rPr>
      <w:rFonts w:asciiTheme="majorHAnsi" w:eastAsiaTheme="majorEastAsia" w:hAnsiTheme="majorHAnsi" w:cstheme="majorBidi"/>
      <w:i/>
      <w:iCs/>
      <w:color w:val="2F5496" w:themeColor="accent1" w:themeShade="BF"/>
    </w:rPr>
  </w:style>
  <w:style w:type="paragraph" w:customStyle="1" w:styleId="ds-markdown-paragraph">
    <w:name w:val="ds-markdown-paragraph"/>
    <w:basedOn w:val="Normal"/>
    <w:rsid w:val="00493ED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205AC"/>
    <w:pPr>
      <w:spacing w:after="200" w:line="240" w:lineRule="auto"/>
    </w:pPr>
    <w:rPr>
      <w:i/>
      <w:iCs/>
      <w:color w:val="44546A" w:themeColor="text2"/>
      <w:sz w:val="18"/>
      <w:szCs w:val="18"/>
    </w:rPr>
  </w:style>
  <w:style w:type="paragraph" w:styleId="ListParagraph">
    <w:name w:val="List Paragraph"/>
    <w:basedOn w:val="Normal"/>
    <w:uiPriority w:val="34"/>
    <w:qFormat/>
    <w:rsid w:val="00152642"/>
    <w:pPr>
      <w:ind w:left="720"/>
      <w:contextualSpacing/>
    </w:pPr>
  </w:style>
  <w:style w:type="table" w:customStyle="1" w:styleId="TableGrid1">
    <w:name w:val="Table Grid1"/>
    <w:basedOn w:val="TableNormal"/>
    <w:next w:val="TableGrid"/>
    <w:uiPriority w:val="39"/>
    <w:rsid w:val="00993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12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246"/>
    <w:rPr>
      <w:rFonts w:ascii="Segoe UI" w:hAnsi="Segoe UI" w:cs="Segoe UI"/>
      <w:sz w:val="18"/>
      <w:szCs w:val="18"/>
    </w:rPr>
  </w:style>
  <w:style w:type="character" w:styleId="Hyperlink">
    <w:name w:val="Hyperlink"/>
    <w:basedOn w:val="DefaultParagraphFont"/>
    <w:uiPriority w:val="99"/>
    <w:unhideWhenUsed/>
    <w:rsid w:val="00596888"/>
    <w:rPr>
      <w:color w:val="0563C1" w:themeColor="hyperlink"/>
      <w:u w:val="single"/>
    </w:rPr>
  </w:style>
  <w:style w:type="character" w:customStyle="1" w:styleId="UnresolvedMention1">
    <w:name w:val="Unresolved Mention1"/>
    <w:basedOn w:val="DefaultParagraphFont"/>
    <w:uiPriority w:val="99"/>
    <w:semiHidden/>
    <w:unhideWhenUsed/>
    <w:rsid w:val="00596888"/>
    <w:rPr>
      <w:color w:val="605E5C"/>
      <w:shd w:val="clear" w:color="auto" w:fill="E1DFDD"/>
    </w:rPr>
  </w:style>
  <w:style w:type="paragraph" w:styleId="Header">
    <w:name w:val="header"/>
    <w:basedOn w:val="Normal"/>
    <w:link w:val="HeaderChar"/>
    <w:uiPriority w:val="99"/>
    <w:unhideWhenUsed/>
    <w:rsid w:val="00316E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EF6"/>
  </w:style>
  <w:style w:type="paragraph" w:styleId="Footer">
    <w:name w:val="footer"/>
    <w:basedOn w:val="Normal"/>
    <w:link w:val="FooterChar"/>
    <w:uiPriority w:val="99"/>
    <w:unhideWhenUsed/>
    <w:rsid w:val="00316E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EF6"/>
  </w:style>
  <w:style w:type="character" w:styleId="CommentReference">
    <w:name w:val="annotation reference"/>
    <w:basedOn w:val="DefaultParagraphFont"/>
    <w:uiPriority w:val="99"/>
    <w:semiHidden/>
    <w:unhideWhenUsed/>
    <w:rsid w:val="004128A3"/>
    <w:rPr>
      <w:sz w:val="16"/>
      <w:szCs w:val="16"/>
    </w:rPr>
  </w:style>
  <w:style w:type="paragraph" w:styleId="CommentText">
    <w:name w:val="annotation text"/>
    <w:basedOn w:val="Normal"/>
    <w:link w:val="CommentTextChar"/>
    <w:uiPriority w:val="99"/>
    <w:semiHidden/>
    <w:unhideWhenUsed/>
    <w:rsid w:val="004128A3"/>
    <w:pPr>
      <w:spacing w:line="240" w:lineRule="auto"/>
    </w:pPr>
    <w:rPr>
      <w:sz w:val="20"/>
      <w:szCs w:val="20"/>
    </w:rPr>
  </w:style>
  <w:style w:type="character" w:customStyle="1" w:styleId="CommentTextChar">
    <w:name w:val="Comment Text Char"/>
    <w:basedOn w:val="DefaultParagraphFont"/>
    <w:link w:val="CommentText"/>
    <w:uiPriority w:val="99"/>
    <w:semiHidden/>
    <w:rsid w:val="004128A3"/>
    <w:rPr>
      <w:sz w:val="20"/>
      <w:szCs w:val="20"/>
    </w:rPr>
  </w:style>
  <w:style w:type="paragraph" w:styleId="CommentSubject">
    <w:name w:val="annotation subject"/>
    <w:basedOn w:val="CommentText"/>
    <w:next w:val="CommentText"/>
    <w:link w:val="CommentSubjectChar"/>
    <w:uiPriority w:val="99"/>
    <w:semiHidden/>
    <w:unhideWhenUsed/>
    <w:rsid w:val="004128A3"/>
    <w:rPr>
      <w:b/>
      <w:bCs/>
    </w:rPr>
  </w:style>
  <w:style w:type="character" w:customStyle="1" w:styleId="CommentSubjectChar">
    <w:name w:val="Comment Subject Char"/>
    <w:basedOn w:val="CommentTextChar"/>
    <w:link w:val="CommentSubject"/>
    <w:uiPriority w:val="99"/>
    <w:semiHidden/>
    <w:rsid w:val="004128A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50131">
      <w:bodyDiv w:val="1"/>
      <w:marLeft w:val="0"/>
      <w:marRight w:val="0"/>
      <w:marTop w:val="0"/>
      <w:marBottom w:val="0"/>
      <w:divBdr>
        <w:top w:val="none" w:sz="0" w:space="0" w:color="auto"/>
        <w:left w:val="none" w:sz="0" w:space="0" w:color="auto"/>
        <w:bottom w:val="none" w:sz="0" w:space="0" w:color="auto"/>
        <w:right w:val="none" w:sz="0" w:space="0" w:color="auto"/>
      </w:divBdr>
    </w:div>
    <w:div w:id="169414673">
      <w:bodyDiv w:val="1"/>
      <w:marLeft w:val="0"/>
      <w:marRight w:val="0"/>
      <w:marTop w:val="0"/>
      <w:marBottom w:val="0"/>
      <w:divBdr>
        <w:top w:val="none" w:sz="0" w:space="0" w:color="auto"/>
        <w:left w:val="none" w:sz="0" w:space="0" w:color="auto"/>
        <w:bottom w:val="none" w:sz="0" w:space="0" w:color="auto"/>
        <w:right w:val="none" w:sz="0" w:space="0" w:color="auto"/>
      </w:divBdr>
    </w:div>
    <w:div w:id="174080645">
      <w:bodyDiv w:val="1"/>
      <w:marLeft w:val="0"/>
      <w:marRight w:val="0"/>
      <w:marTop w:val="0"/>
      <w:marBottom w:val="0"/>
      <w:divBdr>
        <w:top w:val="none" w:sz="0" w:space="0" w:color="auto"/>
        <w:left w:val="none" w:sz="0" w:space="0" w:color="auto"/>
        <w:bottom w:val="none" w:sz="0" w:space="0" w:color="auto"/>
        <w:right w:val="none" w:sz="0" w:space="0" w:color="auto"/>
      </w:divBdr>
    </w:div>
    <w:div w:id="236521716">
      <w:bodyDiv w:val="1"/>
      <w:marLeft w:val="0"/>
      <w:marRight w:val="0"/>
      <w:marTop w:val="0"/>
      <w:marBottom w:val="0"/>
      <w:divBdr>
        <w:top w:val="none" w:sz="0" w:space="0" w:color="auto"/>
        <w:left w:val="none" w:sz="0" w:space="0" w:color="auto"/>
        <w:bottom w:val="none" w:sz="0" w:space="0" w:color="auto"/>
        <w:right w:val="none" w:sz="0" w:space="0" w:color="auto"/>
      </w:divBdr>
    </w:div>
    <w:div w:id="291710994">
      <w:bodyDiv w:val="1"/>
      <w:marLeft w:val="0"/>
      <w:marRight w:val="0"/>
      <w:marTop w:val="0"/>
      <w:marBottom w:val="0"/>
      <w:divBdr>
        <w:top w:val="none" w:sz="0" w:space="0" w:color="auto"/>
        <w:left w:val="none" w:sz="0" w:space="0" w:color="auto"/>
        <w:bottom w:val="none" w:sz="0" w:space="0" w:color="auto"/>
        <w:right w:val="none" w:sz="0" w:space="0" w:color="auto"/>
      </w:divBdr>
    </w:div>
    <w:div w:id="310907666">
      <w:bodyDiv w:val="1"/>
      <w:marLeft w:val="0"/>
      <w:marRight w:val="0"/>
      <w:marTop w:val="0"/>
      <w:marBottom w:val="0"/>
      <w:divBdr>
        <w:top w:val="none" w:sz="0" w:space="0" w:color="auto"/>
        <w:left w:val="none" w:sz="0" w:space="0" w:color="auto"/>
        <w:bottom w:val="none" w:sz="0" w:space="0" w:color="auto"/>
        <w:right w:val="none" w:sz="0" w:space="0" w:color="auto"/>
      </w:divBdr>
    </w:div>
    <w:div w:id="364017920">
      <w:bodyDiv w:val="1"/>
      <w:marLeft w:val="0"/>
      <w:marRight w:val="0"/>
      <w:marTop w:val="0"/>
      <w:marBottom w:val="0"/>
      <w:divBdr>
        <w:top w:val="none" w:sz="0" w:space="0" w:color="auto"/>
        <w:left w:val="none" w:sz="0" w:space="0" w:color="auto"/>
        <w:bottom w:val="none" w:sz="0" w:space="0" w:color="auto"/>
        <w:right w:val="none" w:sz="0" w:space="0" w:color="auto"/>
      </w:divBdr>
    </w:div>
    <w:div w:id="404500784">
      <w:bodyDiv w:val="1"/>
      <w:marLeft w:val="0"/>
      <w:marRight w:val="0"/>
      <w:marTop w:val="0"/>
      <w:marBottom w:val="0"/>
      <w:divBdr>
        <w:top w:val="none" w:sz="0" w:space="0" w:color="auto"/>
        <w:left w:val="none" w:sz="0" w:space="0" w:color="auto"/>
        <w:bottom w:val="none" w:sz="0" w:space="0" w:color="auto"/>
        <w:right w:val="none" w:sz="0" w:space="0" w:color="auto"/>
      </w:divBdr>
    </w:div>
    <w:div w:id="452015306">
      <w:bodyDiv w:val="1"/>
      <w:marLeft w:val="0"/>
      <w:marRight w:val="0"/>
      <w:marTop w:val="0"/>
      <w:marBottom w:val="0"/>
      <w:divBdr>
        <w:top w:val="none" w:sz="0" w:space="0" w:color="auto"/>
        <w:left w:val="none" w:sz="0" w:space="0" w:color="auto"/>
        <w:bottom w:val="none" w:sz="0" w:space="0" w:color="auto"/>
        <w:right w:val="none" w:sz="0" w:space="0" w:color="auto"/>
      </w:divBdr>
    </w:div>
    <w:div w:id="622033102">
      <w:bodyDiv w:val="1"/>
      <w:marLeft w:val="0"/>
      <w:marRight w:val="0"/>
      <w:marTop w:val="0"/>
      <w:marBottom w:val="0"/>
      <w:divBdr>
        <w:top w:val="none" w:sz="0" w:space="0" w:color="auto"/>
        <w:left w:val="none" w:sz="0" w:space="0" w:color="auto"/>
        <w:bottom w:val="none" w:sz="0" w:space="0" w:color="auto"/>
        <w:right w:val="none" w:sz="0" w:space="0" w:color="auto"/>
      </w:divBdr>
    </w:div>
    <w:div w:id="644165918">
      <w:bodyDiv w:val="1"/>
      <w:marLeft w:val="0"/>
      <w:marRight w:val="0"/>
      <w:marTop w:val="0"/>
      <w:marBottom w:val="0"/>
      <w:divBdr>
        <w:top w:val="none" w:sz="0" w:space="0" w:color="auto"/>
        <w:left w:val="none" w:sz="0" w:space="0" w:color="auto"/>
        <w:bottom w:val="none" w:sz="0" w:space="0" w:color="auto"/>
        <w:right w:val="none" w:sz="0" w:space="0" w:color="auto"/>
      </w:divBdr>
    </w:div>
    <w:div w:id="741021805">
      <w:bodyDiv w:val="1"/>
      <w:marLeft w:val="0"/>
      <w:marRight w:val="0"/>
      <w:marTop w:val="0"/>
      <w:marBottom w:val="0"/>
      <w:divBdr>
        <w:top w:val="none" w:sz="0" w:space="0" w:color="auto"/>
        <w:left w:val="none" w:sz="0" w:space="0" w:color="auto"/>
        <w:bottom w:val="none" w:sz="0" w:space="0" w:color="auto"/>
        <w:right w:val="none" w:sz="0" w:space="0" w:color="auto"/>
      </w:divBdr>
    </w:div>
    <w:div w:id="818771849">
      <w:bodyDiv w:val="1"/>
      <w:marLeft w:val="0"/>
      <w:marRight w:val="0"/>
      <w:marTop w:val="0"/>
      <w:marBottom w:val="0"/>
      <w:divBdr>
        <w:top w:val="none" w:sz="0" w:space="0" w:color="auto"/>
        <w:left w:val="none" w:sz="0" w:space="0" w:color="auto"/>
        <w:bottom w:val="none" w:sz="0" w:space="0" w:color="auto"/>
        <w:right w:val="none" w:sz="0" w:space="0" w:color="auto"/>
      </w:divBdr>
    </w:div>
    <w:div w:id="822233551">
      <w:bodyDiv w:val="1"/>
      <w:marLeft w:val="0"/>
      <w:marRight w:val="0"/>
      <w:marTop w:val="0"/>
      <w:marBottom w:val="0"/>
      <w:divBdr>
        <w:top w:val="none" w:sz="0" w:space="0" w:color="auto"/>
        <w:left w:val="none" w:sz="0" w:space="0" w:color="auto"/>
        <w:bottom w:val="none" w:sz="0" w:space="0" w:color="auto"/>
        <w:right w:val="none" w:sz="0" w:space="0" w:color="auto"/>
      </w:divBdr>
    </w:div>
    <w:div w:id="858784241">
      <w:bodyDiv w:val="1"/>
      <w:marLeft w:val="0"/>
      <w:marRight w:val="0"/>
      <w:marTop w:val="0"/>
      <w:marBottom w:val="0"/>
      <w:divBdr>
        <w:top w:val="none" w:sz="0" w:space="0" w:color="auto"/>
        <w:left w:val="none" w:sz="0" w:space="0" w:color="auto"/>
        <w:bottom w:val="none" w:sz="0" w:space="0" w:color="auto"/>
        <w:right w:val="none" w:sz="0" w:space="0" w:color="auto"/>
      </w:divBdr>
    </w:div>
    <w:div w:id="876242227">
      <w:bodyDiv w:val="1"/>
      <w:marLeft w:val="0"/>
      <w:marRight w:val="0"/>
      <w:marTop w:val="0"/>
      <w:marBottom w:val="0"/>
      <w:divBdr>
        <w:top w:val="none" w:sz="0" w:space="0" w:color="auto"/>
        <w:left w:val="none" w:sz="0" w:space="0" w:color="auto"/>
        <w:bottom w:val="none" w:sz="0" w:space="0" w:color="auto"/>
        <w:right w:val="none" w:sz="0" w:space="0" w:color="auto"/>
      </w:divBdr>
    </w:div>
    <w:div w:id="930898309">
      <w:bodyDiv w:val="1"/>
      <w:marLeft w:val="0"/>
      <w:marRight w:val="0"/>
      <w:marTop w:val="0"/>
      <w:marBottom w:val="0"/>
      <w:divBdr>
        <w:top w:val="none" w:sz="0" w:space="0" w:color="auto"/>
        <w:left w:val="none" w:sz="0" w:space="0" w:color="auto"/>
        <w:bottom w:val="none" w:sz="0" w:space="0" w:color="auto"/>
        <w:right w:val="none" w:sz="0" w:space="0" w:color="auto"/>
      </w:divBdr>
    </w:div>
    <w:div w:id="965234623">
      <w:bodyDiv w:val="1"/>
      <w:marLeft w:val="0"/>
      <w:marRight w:val="0"/>
      <w:marTop w:val="0"/>
      <w:marBottom w:val="0"/>
      <w:divBdr>
        <w:top w:val="none" w:sz="0" w:space="0" w:color="auto"/>
        <w:left w:val="none" w:sz="0" w:space="0" w:color="auto"/>
        <w:bottom w:val="none" w:sz="0" w:space="0" w:color="auto"/>
        <w:right w:val="none" w:sz="0" w:space="0" w:color="auto"/>
      </w:divBdr>
    </w:div>
    <w:div w:id="1095050911">
      <w:bodyDiv w:val="1"/>
      <w:marLeft w:val="0"/>
      <w:marRight w:val="0"/>
      <w:marTop w:val="0"/>
      <w:marBottom w:val="0"/>
      <w:divBdr>
        <w:top w:val="none" w:sz="0" w:space="0" w:color="auto"/>
        <w:left w:val="none" w:sz="0" w:space="0" w:color="auto"/>
        <w:bottom w:val="none" w:sz="0" w:space="0" w:color="auto"/>
        <w:right w:val="none" w:sz="0" w:space="0" w:color="auto"/>
      </w:divBdr>
    </w:div>
    <w:div w:id="1211923397">
      <w:bodyDiv w:val="1"/>
      <w:marLeft w:val="0"/>
      <w:marRight w:val="0"/>
      <w:marTop w:val="0"/>
      <w:marBottom w:val="0"/>
      <w:divBdr>
        <w:top w:val="none" w:sz="0" w:space="0" w:color="auto"/>
        <w:left w:val="none" w:sz="0" w:space="0" w:color="auto"/>
        <w:bottom w:val="none" w:sz="0" w:space="0" w:color="auto"/>
        <w:right w:val="none" w:sz="0" w:space="0" w:color="auto"/>
      </w:divBdr>
    </w:div>
    <w:div w:id="1255166225">
      <w:bodyDiv w:val="1"/>
      <w:marLeft w:val="0"/>
      <w:marRight w:val="0"/>
      <w:marTop w:val="0"/>
      <w:marBottom w:val="0"/>
      <w:divBdr>
        <w:top w:val="none" w:sz="0" w:space="0" w:color="auto"/>
        <w:left w:val="none" w:sz="0" w:space="0" w:color="auto"/>
        <w:bottom w:val="none" w:sz="0" w:space="0" w:color="auto"/>
        <w:right w:val="none" w:sz="0" w:space="0" w:color="auto"/>
      </w:divBdr>
      <w:divsChild>
        <w:div w:id="595329992">
          <w:marLeft w:val="0"/>
          <w:marRight w:val="0"/>
          <w:marTop w:val="100"/>
          <w:marBottom w:val="100"/>
          <w:divBdr>
            <w:top w:val="none" w:sz="0" w:space="0" w:color="auto"/>
            <w:left w:val="none" w:sz="0" w:space="0" w:color="auto"/>
            <w:bottom w:val="none" w:sz="0" w:space="0" w:color="auto"/>
            <w:right w:val="none" w:sz="0" w:space="0" w:color="auto"/>
          </w:divBdr>
          <w:divsChild>
            <w:div w:id="989941923">
              <w:marLeft w:val="0"/>
              <w:marRight w:val="0"/>
              <w:marTop w:val="0"/>
              <w:marBottom w:val="0"/>
              <w:divBdr>
                <w:top w:val="none" w:sz="0" w:space="0" w:color="auto"/>
                <w:left w:val="none" w:sz="0" w:space="0" w:color="auto"/>
                <w:bottom w:val="none" w:sz="0" w:space="0" w:color="auto"/>
                <w:right w:val="none" w:sz="0" w:space="0" w:color="auto"/>
              </w:divBdr>
              <w:divsChild>
                <w:div w:id="6289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715952">
      <w:bodyDiv w:val="1"/>
      <w:marLeft w:val="0"/>
      <w:marRight w:val="0"/>
      <w:marTop w:val="0"/>
      <w:marBottom w:val="0"/>
      <w:divBdr>
        <w:top w:val="none" w:sz="0" w:space="0" w:color="auto"/>
        <w:left w:val="none" w:sz="0" w:space="0" w:color="auto"/>
        <w:bottom w:val="none" w:sz="0" w:space="0" w:color="auto"/>
        <w:right w:val="none" w:sz="0" w:space="0" w:color="auto"/>
      </w:divBdr>
    </w:div>
    <w:div w:id="1278369570">
      <w:bodyDiv w:val="1"/>
      <w:marLeft w:val="0"/>
      <w:marRight w:val="0"/>
      <w:marTop w:val="0"/>
      <w:marBottom w:val="0"/>
      <w:divBdr>
        <w:top w:val="none" w:sz="0" w:space="0" w:color="auto"/>
        <w:left w:val="none" w:sz="0" w:space="0" w:color="auto"/>
        <w:bottom w:val="none" w:sz="0" w:space="0" w:color="auto"/>
        <w:right w:val="none" w:sz="0" w:space="0" w:color="auto"/>
      </w:divBdr>
    </w:div>
    <w:div w:id="1286429897">
      <w:bodyDiv w:val="1"/>
      <w:marLeft w:val="0"/>
      <w:marRight w:val="0"/>
      <w:marTop w:val="0"/>
      <w:marBottom w:val="0"/>
      <w:divBdr>
        <w:top w:val="none" w:sz="0" w:space="0" w:color="auto"/>
        <w:left w:val="none" w:sz="0" w:space="0" w:color="auto"/>
        <w:bottom w:val="none" w:sz="0" w:space="0" w:color="auto"/>
        <w:right w:val="none" w:sz="0" w:space="0" w:color="auto"/>
      </w:divBdr>
    </w:div>
    <w:div w:id="1360399123">
      <w:bodyDiv w:val="1"/>
      <w:marLeft w:val="0"/>
      <w:marRight w:val="0"/>
      <w:marTop w:val="0"/>
      <w:marBottom w:val="0"/>
      <w:divBdr>
        <w:top w:val="none" w:sz="0" w:space="0" w:color="auto"/>
        <w:left w:val="none" w:sz="0" w:space="0" w:color="auto"/>
        <w:bottom w:val="none" w:sz="0" w:space="0" w:color="auto"/>
        <w:right w:val="none" w:sz="0" w:space="0" w:color="auto"/>
      </w:divBdr>
    </w:div>
    <w:div w:id="1451507543">
      <w:bodyDiv w:val="1"/>
      <w:marLeft w:val="0"/>
      <w:marRight w:val="0"/>
      <w:marTop w:val="0"/>
      <w:marBottom w:val="0"/>
      <w:divBdr>
        <w:top w:val="none" w:sz="0" w:space="0" w:color="auto"/>
        <w:left w:val="none" w:sz="0" w:space="0" w:color="auto"/>
        <w:bottom w:val="none" w:sz="0" w:space="0" w:color="auto"/>
        <w:right w:val="none" w:sz="0" w:space="0" w:color="auto"/>
      </w:divBdr>
    </w:div>
    <w:div w:id="1462501570">
      <w:bodyDiv w:val="1"/>
      <w:marLeft w:val="0"/>
      <w:marRight w:val="0"/>
      <w:marTop w:val="0"/>
      <w:marBottom w:val="0"/>
      <w:divBdr>
        <w:top w:val="none" w:sz="0" w:space="0" w:color="auto"/>
        <w:left w:val="none" w:sz="0" w:space="0" w:color="auto"/>
        <w:bottom w:val="none" w:sz="0" w:space="0" w:color="auto"/>
        <w:right w:val="none" w:sz="0" w:space="0" w:color="auto"/>
      </w:divBdr>
    </w:div>
    <w:div w:id="1503857949">
      <w:bodyDiv w:val="1"/>
      <w:marLeft w:val="0"/>
      <w:marRight w:val="0"/>
      <w:marTop w:val="0"/>
      <w:marBottom w:val="0"/>
      <w:divBdr>
        <w:top w:val="none" w:sz="0" w:space="0" w:color="auto"/>
        <w:left w:val="none" w:sz="0" w:space="0" w:color="auto"/>
        <w:bottom w:val="none" w:sz="0" w:space="0" w:color="auto"/>
        <w:right w:val="none" w:sz="0" w:space="0" w:color="auto"/>
      </w:divBdr>
    </w:div>
    <w:div w:id="1516067894">
      <w:bodyDiv w:val="1"/>
      <w:marLeft w:val="0"/>
      <w:marRight w:val="0"/>
      <w:marTop w:val="0"/>
      <w:marBottom w:val="0"/>
      <w:divBdr>
        <w:top w:val="none" w:sz="0" w:space="0" w:color="auto"/>
        <w:left w:val="none" w:sz="0" w:space="0" w:color="auto"/>
        <w:bottom w:val="none" w:sz="0" w:space="0" w:color="auto"/>
        <w:right w:val="none" w:sz="0" w:space="0" w:color="auto"/>
      </w:divBdr>
    </w:div>
    <w:div w:id="1560826590">
      <w:bodyDiv w:val="1"/>
      <w:marLeft w:val="0"/>
      <w:marRight w:val="0"/>
      <w:marTop w:val="0"/>
      <w:marBottom w:val="0"/>
      <w:divBdr>
        <w:top w:val="none" w:sz="0" w:space="0" w:color="auto"/>
        <w:left w:val="none" w:sz="0" w:space="0" w:color="auto"/>
        <w:bottom w:val="none" w:sz="0" w:space="0" w:color="auto"/>
        <w:right w:val="none" w:sz="0" w:space="0" w:color="auto"/>
      </w:divBdr>
      <w:divsChild>
        <w:div w:id="863400880">
          <w:marLeft w:val="0"/>
          <w:marRight w:val="0"/>
          <w:marTop w:val="0"/>
          <w:marBottom w:val="0"/>
          <w:divBdr>
            <w:top w:val="none" w:sz="0" w:space="0" w:color="auto"/>
            <w:left w:val="none" w:sz="0" w:space="0" w:color="auto"/>
            <w:bottom w:val="none" w:sz="0" w:space="0" w:color="auto"/>
            <w:right w:val="none" w:sz="0" w:space="0" w:color="auto"/>
          </w:divBdr>
          <w:divsChild>
            <w:div w:id="129343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465359">
      <w:bodyDiv w:val="1"/>
      <w:marLeft w:val="0"/>
      <w:marRight w:val="0"/>
      <w:marTop w:val="0"/>
      <w:marBottom w:val="0"/>
      <w:divBdr>
        <w:top w:val="none" w:sz="0" w:space="0" w:color="auto"/>
        <w:left w:val="none" w:sz="0" w:space="0" w:color="auto"/>
        <w:bottom w:val="none" w:sz="0" w:space="0" w:color="auto"/>
        <w:right w:val="none" w:sz="0" w:space="0" w:color="auto"/>
      </w:divBdr>
    </w:div>
    <w:div w:id="1711371449">
      <w:bodyDiv w:val="1"/>
      <w:marLeft w:val="0"/>
      <w:marRight w:val="0"/>
      <w:marTop w:val="0"/>
      <w:marBottom w:val="0"/>
      <w:divBdr>
        <w:top w:val="none" w:sz="0" w:space="0" w:color="auto"/>
        <w:left w:val="none" w:sz="0" w:space="0" w:color="auto"/>
        <w:bottom w:val="none" w:sz="0" w:space="0" w:color="auto"/>
        <w:right w:val="none" w:sz="0" w:space="0" w:color="auto"/>
      </w:divBdr>
    </w:div>
    <w:div w:id="1712683710">
      <w:bodyDiv w:val="1"/>
      <w:marLeft w:val="0"/>
      <w:marRight w:val="0"/>
      <w:marTop w:val="0"/>
      <w:marBottom w:val="0"/>
      <w:divBdr>
        <w:top w:val="none" w:sz="0" w:space="0" w:color="auto"/>
        <w:left w:val="none" w:sz="0" w:space="0" w:color="auto"/>
        <w:bottom w:val="none" w:sz="0" w:space="0" w:color="auto"/>
        <w:right w:val="none" w:sz="0" w:space="0" w:color="auto"/>
      </w:divBdr>
    </w:div>
    <w:div w:id="1718162395">
      <w:bodyDiv w:val="1"/>
      <w:marLeft w:val="0"/>
      <w:marRight w:val="0"/>
      <w:marTop w:val="0"/>
      <w:marBottom w:val="0"/>
      <w:divBdr>
        <w:top w:val="none" w:sz="0" w:space="0" w:color="auto"/>
        <w:left w:val="none" w:sz="0" w:space="0" w:color="auto"/>
        <w:bottom w:val="none" w:sz="0" w:space="0" w:color="auto"/>
        <w:right w:val="none" w:sz="0" w:space="0" w:color="auto"/>
      </w:divBdr>
    </w:div>
    <w:div w:id="1830057843">
      <w:bodyDiv w:val="1"/>
      <w:marLeft w:val="0"/>
      <w:marRight w:val="0"/>
      <w:marTop w:val="0"/>
      <w:marBottom w:val="0"/>
      <w:divBdr>
        <w:top w:val="none" w:sz="0" w:space="0" w:color="auto"/>
        <w:left w:val="none" w:sz="0" w:space="0" w:color="auto"/>
        <w:bottom w:val="none" w:sz="0" w:space="0" w:color="auto"/>
        <w:right w:val="none" w:sz="0" w:space="0" w:color="auto"/>
      </w:divBdr>
    </w:div>
    <w:div w:id="1875653930">
      <w:bodyDiv w:val="1"/>
      <w:marLeft w:val="0"/>
      <w:marRight w:val="0"/>
      <w:marTop w:val="0"/>
      <w:marBottom w:val="0"/>
      <w:divBdr>
        <w:top w:val="none" w:sz="0" w:space="0" w:color="auto"/>
        <w:left w:val="none" w:sz="0" w:space="0" w:color="auto"/>
        <w:bottom w:val="none" w:sz="0" w:space="0" w:color="auto"/>
        <w:right w:val="none" w:sz="0" w:space="0" w:color="auto"/>
      </w:divBdr>
      <w:divsChild>
        <w:div w:id="1708673308">
          <w:marLeft w:val="0"/>
          <w:marRight w:val="0"/>
          <w:marTop w:val="100"/>
          <w:marBottom w:val="100"/>
          <w:divBdr>
            <w:top w:val="none" w:sz="0" w:space="0" w:color="auto"/>
            <w:left w:val="none" w:sz="0" w:space="0" w:color="auto"/>
            <w:bottom w:val="none" w:sz="0" w:space="0" w:color="auto"/>
            <w:right w:val="none" w:sz="0" w:space="0" w:color="auto"/>
          </w:divBdr>
          <w:divsChild>
            <w:div w:id="348147009">
              <w:marLeft w:val="0"/>
              <w:marRight w:val="0"/>
              <w:marTop w:val="0"/>
              <w:marBottom w:val="0"/>
              <w:divBdr>
                <w:top w:val="none" w:sz="0" w:space="0" w:color="auto"/>
                <w:left w:val="none" w:sz="0" w:space="0" w:color="auto"/>
                <w:bottom w:val="none" w:sz="0" w:space="0" w:color="auto"/>
                <w:right w:val="none" w:sz="0" w:space="0" w:color="auto"/>
              </w:divBdr>
              <w:divsChild>
                <w:div w:id="140857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179127">
      <w:bodyDiv w:val="1"/>
      <w:marLeft w:val="0"/>
      <w:marRight w:val="0"/>
      <w:marTop w:val="0"/>
      <w:marBottom w:val="0"/>
      <w:divBdr>
        <w:top w:val="none" w:sz="0" w:space="0" w:color="auto"/>
        <w:left w:val="none" w:sz="0" w:space="0" w:color="auto"/>
        <w:bottom w:val="none" w:sz="0" w:space="0" w:color="auto"/>
        <w:right w:val="none" w:sz="0" w:space="0" w:color="auto"/>
      </w:divBdr>
    </w:div>
    <w:div w:id="2045053125">
      <w:bodyDiv w:val="1"/>
      <w:marLeft w:val="0"/>
      <w:marRight w:val="0"/>
      <w:marTop w:val="0"/>
      <w:marBottom w:val="0"/>
      <w:divBdr>
        <w:top w:val="none" w:sz="0" w:space="0" w:color="auto"/>
        <w:left w:val="none" w:sz="0" w:space="0" w:color="auto"/>
        <w:bottom w:val="none" w:sz="0" w:space="0" w:color="auto"/>
        <w:right w:val="none" w:sz="0" w:space="0" w:color="auto"/>
      </w:divBdr>
    </w:div>
    <w:div w:id="212017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36695-1B27-4A31-93B3-2C585D193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24</Pages>
  <Words>55933</Words>
  <Characters>318821</Characters>
  <Application>Microsoft Office Word</Application>
  <DocSecurity>0</DocSecurity>
  <Lines>2656</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eebullah Momand</dc:creator>
  <cp:keywords/>
  <dc:description/>
  <cp:lastModifiedBy>SDI 1181</cp:lastModifiedBy>
  <cp:revision>36</cp:revision>
  <cp:lastPrinted>2025-11-24T04:15:00Z</cp:lastPrinted>
  <dcterms:created xsi:type="dcterms:W3CDTF">2025-10-08T14:23:00Z</dcterms:created>
  <dcterms:modified xsi:type="dcterms:W3CDTF">2025-12-0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d23da0-47d1-358e-840a-b7516b05599c</vt:lpwstr>
  </property>
  <property fmtid="{D5CDD505-2E9C-101B-9397-08002B2CF9AE}" pid="24" name="Mendeley Citation Style_1">
    <vt:lpwstr>http://www.zotero.org/styles/american-political-science-association</vt:lpwstr>
  </property>
</Properties>
</file>